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636F0" w14:textId="3A8DB4AA" w:rsidR="00B472F5" w:rsidRDefault="002300DB" w:rsidP="00EB51A9">
      <w:pPr>
        <w:spacing w:line="360" w:lineRule="auto"/>
        <w:rPr>
          <w:rFonts w:ascii="Arial" w:hAnsi="Arial" w:cs="Arial"/>
        </w:rPr>
      </w:pPr>
      <w:r>
        <w:rPr>
          <w:sz w:val="28"/>
          <w:szCs w:val="28"/>
        </w:rPr>
        <w:t xml:space="preserve">Tumors that respond poorly to bevacizumab therapy show upregulation of angiogenesis genes in glioblastoma. </w:t>
      </w:r>
      <w:r w:rsidR="006763B3" w:rsidRPr="006763B3">
        <w:rPr>
          <w:sz w:val="28"/>
          <w:szCs w:val="28"/>
        </w:rPr>
        <w:t xml:space="preserve"> </w:t>
      </w:r>
    </w:p>
    <w:p w14:paraId="56EC0CE6" w14:textId="77777777" w:rsidR="00722ED3" w:rsidRDefault="00722ED3" w:rsidP="00CA1BFB">
      <w:pPr>
        <w:pStyle w:val="AuthorNames"/>
        <w:spacing w:line="360" w:lineRule="auto"/>
      </w:pPr>
    </w:p>
    <w:p w14:paraId="15166D28" w14:textId="54BC5A69" w:rsidR="00B472F5" w:rsidRPr="007C44EC" w:rsidRDefault="00783B0E" w:rsidP="00CA1BFB">
      <w:pPr>
        <w:pStyle w:val="AuthorNames"/>
        <w:spacing w:line="360" w:lineRule="auto"/>
        <w:rPr>
          <w:b w:val="0"/>
        </w:rPr>
      </w:pPr>
      <w:proofErr w:type="spellStart"/>
      <w:proofErr w:type="gramStart"/>
      <w:r w:rsidRPr="00783B0E">
        <w:rPr>
          <w:b w:val="0"/>
          <w:vertAlign w:val="superscript"/>
        </w:rPr>
        <w:t>a,b</w:t>
      </w:r>
      <w:r w:rsidR="001A08D9" w:rsidRPr="007C44EC">
        <w:rPr>
          <w:b w:val="0"/>
        </w:rPr>
        <w:t>Roshan</w:t>
      </w:r>
      <w:proofErr w:type="spellEnd"/>
      <w:proofErr w:type="gramEnd"/>
      <w:r w:rsidR="001A08D9" w:rsidRPr="007C44EC">
        <w:rPr>
          <w:b w:val="0"/>
        </w:rPr>
        <w:t xml:space="preserve"> Lodha</w:t>
      </w:r>
      <w:r w:rsidR="00067028" w:rsidRPr="007C44EC">
        <w:rPr>
          <w:b w:val="0"/>
        </w:rPr>
        <w:t xml:space="preserve">, </w:t>
      </w:r>
      <w:proofErr w:type="spellStart"/>
      <w:r w:rsidRPr="00783B0E">
        <w:rPr>
          <w:b w:val="0"/>
          <w:vertAlign w:val="superscript"/>
        </w:rPr>
        <w:t>a,b</w:t>
      </w:r>
      <w:r w:rsidR="007C44EC" w:rsidRPr="007C44EC">
        <w:rPr>
          <w:b w:val="0"/>
        </w:rPr>
        <w:t>Graham</w:t>
      </w:r>
      <w:proofErr w:type="spellEnd"/>
      <w:r w:rsidR="007C44EC" w:rsidRPr="007C44EC">
        <w:rPr>
          <w:b w:val="0"/>
        </w:rPr>
        <w:t xml:space="preserve"> Buchan, </w:t>
      </w:r>
      <w:proofErr w:type="spellStart"/>
      <w:r w:rsidRPr="00783B0E">
        <w:rPr>
          <w:b w:val="0"/>
          <w:vertAlign w:val="superscript"/>
        </w:rPr>
        <w:t>b</w:t>
      </w:r>
      <w:r w:rsidR="007C44EC" w:rsidRPr="007C44EC">
        <w:rPr>
          <w:b w:val="0"/>
        </w:rPr>
        <w:t>Gaelle</w:t>
      </w:r>
      <w:proofErr w:type="spellEnd"/>
      <w:r w:rsidR="007C44EC" w:rsidRPr="007C44EC">
        <w:rPr>
          <w:b w:val="0"/>
        </w:rPr>
        <w:t xml:space="preserve"> Muller-</w:t>
      </w:r>
      <w:proofErr w:type="spellStart"/>
      <w:r w:rsidR="007C44EC" w:rsidRPr="007C44EC">
        <w:rPr>
          <w:b w:val="0"/>
        </w:rPr>
        <w:t>Greven</w:t>
      </w:r>
      <w:proofErr w:type="spellEnd"/>
      <w:r w:rsidR="007C44EC" w:rsidRPr="007C44EC">
        <w:rPr>
          <w:b w:val="0"/>
        </w:rPr>
        <w:t xml:space="preserve">, </w:t>
      </w:r>
      <w:proofErr w:type="spellStart"/>
      <w:r w:rsidRPr="00783B0E">
        <w:rPr>
          <w:b w:val="0"/>
          <w:vertAlign w:val="superscript"/>
        </w:rPr>
        <w:t>c</w:t>
      </w:r>
      <w:r w:rsidR="003B4B5C">
        <w:rPr>
          <w:b w:val="0"/>
        </w:rPr>
        <w:t>Kunal</w:t>
      </w:r>
      <w:proofErr w:type="spellEnd"/>
      <w:r w:rsidR="003B4B5C">
        <w:rPr>
          <w:b w:val="0"/>
        </w:rPr>
        <w:t xml:space="preserve"> Desai, </w:t>
      </w:r>
      <w:proofErr w:type="spellStart"/>
      <w:r w:rsidRPr="00783B0E">
        <w:rPr>
          <w:b w:val="0"/>
          <w:vertAlign w:val="superscript"/>
        </w:rPr>
        <w:t>b</w:t>
      </w:r>
      <w:r w:rsidR="003B4B5C">
        <w:rPr>
          <w:b w:val="0"/>
        </w:rPr>
        <w:t>Maha</w:t>
      </w:r>
      <w:proofErr w:type="spellEnd"/>
      <w:r w:rsidR="003B4B5C">
        <w:rPr>
          <w:b w:val="0"/>
        </w:rPr>
        <w:t xml:space="preserve"> </w:t>
      </w:r>
      <w:proofErr w:type="spellStart"/>
      <w:r w:rsidR="003B4B5C">
        <w:rPr>
          <w:b w:val="0"/>
        </w:rPr>
        <w:t>Qadan</w:t>
      </w:r>
      <w:proofErr w:type="spellEnd"/>
      <w:r w:rsidR="003B4B5C">
        <w:rPr>
          <w:b w:val="0"/>
        </w:rPr>
        <w:t xml:space="preserve">, </w:t>
      </w:r>
      <w:proofErr w:type="spellStart"/>
      <w:r>
        <w:rPr>
          <w:b w:val="0"/>
          <w:vertAlign w:val="superscript"/>
        </w:rPr>
        <w:t>d,e</w:t>
      </w:r>
      <w:r w:rsidR="00141870">
        <w:rPr>
          <w:b w:val="0"/>
        </w:rPr>
        <w:t>Jill</w:t>
      </w:r>
      <w:proofErr w:type="spellEnd"/>
      <w:r w:rsidR="00141870">
        <w:rPr>
          <w:b w:val="0"/>
        </w:rPr>
        <w:t xml:space="preserve"> </w:t>
      </w:r>
      <w:proofErr w:type="spellStart"/>
      <w:r w:rsidR="00141870">
        <w:rPr>
          <w:b w:val="0"/>
        </w:rPr>
        <w:t>Barnholtz</w:t>
      </w:r>
      <w:proofErr w:type="spellEnd"/>
      <w:r w:rsidR="00141870">
        <w:rPr>
          <w:b w:val="0"/>
        </w:rPr>
        <w:t>-Sloan,</w:t>
      </w:r>
      <w:r w:rsidR="00CA1BFB">
        <w:rPr>
          <w:b w:val="0"/>
        </w:rPr>
        <w:t xml:space="preserve"> </w:t>
      </w:r>
      <w:proofErr w:type="spellStart"/>
      <w:r w:rsidR="00CA1BFB" w:rsidRPr="00CA1BFB">
        <w:rPr>
          <w:b w:val="0"/>
          <w:vertAlign w:val="superscript"/>
        </w:rPr>
        <w:t>f</w:t>
      </w:r>
      <w:r w:rsidR="00CA1BFB">
        <w:rPr>
          <w:b w:val="0"/>
        </w:rPr>
        <w:t>Paul</w:t>
      </w:r>
      <w:proofErr w:type="spellEnd"/>
      <w:r w:rsidR="00CA1BFB">
        <w:rPr>
          <w:b w:val="0"/>
        </w:rPr>
        <w:t xml:space="preserve"> A. Decker,</w:t>
      </w:r>
      <w:r w:rsidR="00141870">
        <w:rPr>
          <w:b w:val="0"/>
        </w:rPr>
        <w:t xml:space="preserve"> </w:t>
      </w:r>
      <w:proofErr w:type="spellStart"/>
      <w:r w:rsidRPr="00783B0E">
        <w:rPr>
          <w:b w:val="0"/>
          <w:vertAlign w:val="superscript"/>
        </w:rPr>
        <w:t>f</w:t>
      </w:r>
      <w:r w:rsidR="007C44EC" w:rsidRPr="007C44EC">
        <w:rPr>
          <w:b w:val="0"/>
        </w:rPr>
        <w:t>Jann</w:t>
      </w:r>
      <w:proofErr w:type="spellEnd"/>
      <w:r w:rsidR="007C44EC" w:rsidRPr="007C44EC">
        <w:rPr>
          <w:b w:val="0"/>
        </w:rPr>
        <w:t xml:space="preserve"> </w:t>
      </w:r>
      <w:proofErr w:type="spellStart"/>
      <w:r w:rsidR="007C44EC" w:rsidRPr="007C44EC">
        <w:rPr>
          <w:b w:val="0"/>
        </w:rPr>
        <w:t>Sarkaria</w:t>
      </w:r>
      <w:proofErr w:type="spellEnd"/>
      <w:r w:rsidR="007C44EC" w:rsidRPr="007C44EC">
        <w:rPr>
          <w:b w:val="0"/>
        </w:rPr>
        <w:t xml:space="preserve">, and </w:t>
      </w:r>
      <w:proofErr w:type="spellStart"/>
      <w:r w:rsidRPr="00783B0E">
        <w:rPr>
          <w:b w:val="0"/>
          <w:vertAlign w:val="superscript"/>
        </w:rPr>
        <w:t>b</w:t>
      </w:r>
      <w:r>
        <w:rPr>
          <w:b w:val="0"/>
          <w:vertAlign w:val="superscript"/>
        </w:rPr>
        <w:t>,e</w:t>
      </w:r>
      <w:proofErr w:type="spellEnd"/>
      <w:r>
        <w:rPr>
          <w:b w:val="0"/>
          <w:vertAlign w:val="superscript"/>
        </w:rPr>
        <w:t>,*</w:t>
      </w:r>
      <w:proofErr w:type="spellStart"/>
      <w:r w:rsidR="00C229CF" w:rsidRPr="007C44EC">
        <w:rPr>
          <w:b w:val="0"/>
        </w:rPr>
        <w:t>Candece</w:t>
      </w:r>
      <w:proofErr w:type="spellEnd"/>
      <w:r w:rsidR="00C229CF" w:rsidRPr="007C44EC">
        <w:rPr>
          <w:b w:val="0"/>
        </w:rPr>
        <w:t xml:space="preserve"> </w:t>
      </w:r>
      <w:r w:rsidR="00EF3EF7" w:rsidRPr="007C44EC">
        <w:rPr>
          <w:b w:val="0"/>
        </w:rPr>
        <w:t xml:space="preserve">L. </w:t>
      </w:r>
      <w:proofErr w:type="spellStart"/>
      <w:r w:rsidR="00C229CF" w:rsidRPr="007C44EC">
        <w:rPr>
          <w:b w:val="0"/>
        </w:rPr>
        <w:t>Gladson</w:t>
      </w:r>
      <w:proofErr w:type="spellEnd"/>
    </w:p>
    <w:p w14:paraId="7CAE065F" w14:textId="77777777" w:rsidR="00722ED3" w:rsidRPr="007C44EC" w:rsidRDefault="00722ED3" w:rsidP="00CA1BFB">
      <w:pPr>
        <w:pStyle w:val="AuthorAffiliations"/>
        <w:spacing w:line="360" w:lineRule="auto"/>
        <w:rPr>
          <w:sz w:val="24"/>
          <w:szCs w:val="24"/>
        </w:rPr>
      </w:pPr>
    </w:p>
    <w:p w14:paraId="3B37635F" w14:textId="77777777" w:rsidR="00722ED3" w:rsidRDefault="00722ED3" w:rsidP="00CA1BFB">
      <w:pPr>
        <w:pStyle w:val="AuthorAffiliations"/>
        <w:spacing w:line="360" w:lineRule="auto"/>
        <w:rPr>
          <w:sz w:val="24"/>
          <w:szCs w:val="24"/>
        </w:rPr>
      </w:pPr>
    </w:p>
    <w:p w14:paraId="1FA096BE" w14:textId="77777777" w:rsidR="00BA5B46" w:rsidRDefault="00B472F5" w:rsidP="00CA1BFB">
      <w:pPr>
        <w:pStyle w:val="AuthorAffiliations"/>
        <w:spacing w:line="360" w:lineRule="auto"/>
        <w:rPr>
          <w:sz w:val="24"/>
          <w:szCs w:val="24"/>
          <w:vertAlign w:val="baseline"/>
        </w:rPr>
      </w:pPr>
      <w:proofErr w:type="spellStart"/>
      <w:r w:rsidRPr="009C56B7">
        <w:rPr>
          <w:sz w:val="24"/>
          <w:szCs w:val="24"/>
        </w:rPr>
        <w:t>a</w:t>
      </w:r>
      <w:r w:rsidR="00384446">
        <w:rPr>
          <w:sz w:val="24"/>
          <w:szCs w:val="24"/>
          <w:vertAlign w:val="baseline"/>
        </w:rPr>
        <w:t>Cleveland</w:t>
      </w:r>
      <w:proofErr w:type="spellEnd"/>
      <w:r w:rsidR="00384446">
        <w:rPr>
          <w:sz w:val="24"/>
          <w:szCs w:val="24"/>
          <w:vertAlign w:val="baseline"/>
        </w:rPr>
        <w:t xml:space="preserve"> Clinic L</w:t>
      </w:r>
      <w:r w:rsidR="00C229CF" w:rsidRPr="009C56B7">
        <w:rPr>
          <w:sz w:val="24"/>
          <w:szCs w:val="24"/>
          <w:vertAlign w:val="baseline"/>
        </w:rPr>
        <w:t>erner College of Medicine</w:t>
      </w:r>
      <w:r w:rsidR="00384446">
        <w:rPr>
          <w:sz w:val="24"/>
          <w:szCs w:val="24"/>
          <w:vertAlign w:val="baseline"/>
        </w:rPr>
        <w:t xml:space="preserve"> of Case Western Reserve University</w:t>
      </w:r>
    </w:p>
    <w:p w14:paraId="14AA3888" w14:textId="4DE9DBC3" w:rsidR="00171EAF" w:rsidRDefault="00384446" w:rsidP="00CA1BFB">
      <w:pPr>
        <w:pStyle w:val="AuthorAffiliations"/>
        <w:spacing w:line="360" w:lineRule="auto"/>
        <w:rPr>
          <w:sz w:val="24"/>
          <w:szCs w:val="24"/>
          <w:vertAlign w:val="baseline"/>
        </w:rPr>
      </w:pPr>
      <w:proofErr w:type="spellStart"/>
      <w:r w:rsidRPr="00384446">
        <w:rPr>
          <w:sz w:val="24"/>
          <w:szCs w:val="24"/>
        </w:rPr>
        <w:t>b</w:t>
      </w:r>
      <w:r>
        <w:rPr>
          <w:sz w:val="24"/>
          <w:szCs w:val="24"/>
          <w:vertAlign w:val="baseline"/>
        </w:rPr>
        <w:t>Department</w:t>
      </w:r>
      <w:proofErr w:type="spellEnd"/>
      <w:r>
        <w:rPr>
          <w:sz w:val="24"/>
          <w:szCs w:val="24"/>
          <w:vertAlign w:val="baseline"/>
        </w:rPr>
        <w:t xml:space="preserve"> of Cancer Biology</w:t>
      </w:r>
      <w:r w:rsidR="00171EAF">
        <w:rPr>
          <w:sz w:val="24"/>
          <w:szCs w:val="24"/>
          <w:vertAlign w:val="baseline"/>
        </w:rPr>
        <w:t xml:space="preserve">, </w:t>
      </w:r>
      <w:r w:rsidR="00171EAF" w:rsidRPr="009C56B7">
        <w:rPr>
          <w:sz w:val="24"/>
          <w:szCs w:val="24"/>
          <w:vertAlign w:val="baseline"/>
        </w:rPr>
        <w:t>Cleveland Clinic</w:t>
      </w:r>
      <w:r w:rsidR="00783B0E">
        <w:rPr>
          <w:sz w:val="24"/>
          <w:szCs w:val="24"/>
          <w:vertAlign w:val="baseline"/>
        </w:rPr>
        <w:t xml:space="preserve"> </w:t>
      </w:r>
    </w:p>
    <w:p w14:paraId="12BB627E" w14:textId="3EC2ABA2" w:rsidR="00171EAF" w:rsidRDefault="00783B0E" w:rsidP="00CA1BFB">
      <w:pPr>
        <w:pStyle w:val="AuthorAffiliations"/>
        <w:spacing w:line="360" w:lineRule="auto"/>
        <w:rPr>
          <w:sz w:val="24"/>
          <w:szCs w:val="24"/>
          <w:vertAlign w:val="baseline"/>
        </w:rPr>
      </w:pPr>
      <w:proofErr w:type="spellStart"/>
      <w:r w:rsidRPr="00783B0E">
        <w:rPr>
          <w:sz w:val="24"/>
          <w:szCs w:val="24"/>
        </w:rPr>
        <w:t>c</w:t>
      </w:r>
      <w:r w:rsidR="00BA5B46">
        <w:rPr>
          <w:sz w:val="24"/>
          <w:szCs w:val="24"/>
          <w:vertAlign w:val="baseline"/>
        </w:rPr>
        <w:t>Department</w:t>
      </w:r>
      <w:proofErr w:type="spellEnd"/>
      <w:r w:rsidR="00BA5B46">
        <w:rPr>
          <w:sz w:val="24"/>
          <w:szCs w:val="24"/>
          <w:vertAlign w:val="baseline"/>
        </w:rPr>
        <w:t xml:space="preserve"> of </w:t>
      </w:r>
      <w:r>
        <w:rPr>
          <w:sz w:val="24"/>
          <w:szCs w:val="24"/>
          <w:vertAlign w:val="baseline"/>
        </w:rPr>
        <w:t>Medicine</w:t>
      </w:r>
      <w:r w:rsidR="00384446">
        <w:rPr>
          <w:sz w:val="24"/>
          <w:szCs w:val="24"/>
          <w:vertAlign w:val="baseline"/>
        </w:rPr>
        <w:t xml:space="preserve">, </w:t>
      </w:r>
      <w:r w:rsidR="00C229CF" w:rsidRPr="009C56B7">
        <w:rPr>
          <w:sz w:val="24"/>
          <w:szCs w:val="24"/>
          <w:vertAlign w:val="baseline"/>
        </w:rPr>
        <w:t>Cleveland Clinic</w:t>
      </w:r>
    </w:p>
    <w:p w14:paraId="014F774D" w14:textId="10C3D1A4" w:rsidR="00171EAF" w:rsidRDefault="00783B0E" w:rsidP="00CA1BFB">
      <w:pPr>
        <w:pStyle w:val="AuthorAffiliations"/>
        <w:spacing w:line="360" w:lineRule="auto"/>
        <w:rPr>
          <w:sz w:val="24"/>
          <w:szCs w:val="24"/>
          <w:vertAlign w:val="baseline"/>
        </w:rPr>
      </w:pPr>
      <w:proofErr w:type="spellStart"/>
      <w:r>
        <w:rPr>
          <w:sz w:val="24"/>
          <w:szCs w:val="24"/>
        </w:rPr>
        <w:t>d</w:t>
      </w:r>
      <w:r>
        <w:rPr>
          <w:sz w:val="24"/>
          <w:szCs w:val="24"/>
          <w:vertAlign w:val="baseline"/>
        </w:rPr>
        <w:t>Department</w:t>
      </w:r>
      <w:proofErr w:type="spellEnd"/>
      <w:r>
        <w:rPr>
          <w:sz w:val="24"/>
          <w:szCs w:val="24"/>
          <w:vertAlign w:val="baseline"/>
        </w:rPr>
        <w:t xml:space="preserve"> of Medicine, Case Western Reserve University</w:t>
      </w:r>
    </w:p>
    <w:p w14:paraId="0819DB5E" w14:textId="1476ADFD" w:rsidR="00171EAF" w:rsidRDefault="00783B0E" w:rsidP="00CA1BFB">
      <w:pPr>
        <w:pStyle w:val="AuthorAffiliations"/>
        <w:spacing w:line="360" w:lineRule="auto"/>
        <w:rPr>
          <w:sz w:val="24"/>
          <w:szCs w:val="24"/>
          <w:vertAlign w:val="baseline"/>
        </w:rPr>
      </w:pPr>
      <w:proofErr w:type="spellStart"/>
      <w:r>
        <w:rPr>
          <w:sz w:val="24"/>
          <w:szCs w:val="24"/>
        </w:rPr>
        <w:t>e</w:t>
      </w:r>
      <w:r>
        <w:rPr>
          <w:sz w:val="24"/>
          <w:szCs w:val="24"/>
          <w:vertAlign w:val="baseline"/>
        </w:rPr>
        <w:t>Case</w:t>
      </w:r>
      <w:proofErr w:type="spellEnd"/>
      <w:r>
        <w:rPr>
          <w:sz w:val="24"/>
          <w:szCs w:val="24"/>
          <w:vertAlign w:val="baseline"/>
        </w:rPr>
        <w:t xml:space="preserve"> Comprehensive Cancer Center</w:t>
      </w:r>
    </w:p>
    <w:p w14:paraId="4AAC09AB" w14:textId="60A07E4B" w:rsidR="00CC31DC" w:rsidRPr="009C56B7" w:rsidRDefault="00783B0E" w:rsidP="00CA1BFB">
      <w:pPr>
        <w:pStyle w:val="AuthorAffiliations"/>
        <w:spacing w:line="360" w:lineRule="auto"/>
        <w:rPr>
          <w:sz w:val="24"/>
          <w:szCs w:val="24"/>
          <w:vertAlign w:val="baseline"/>
        </w:rPr>
      </w:pPr>
      <w:proofErr w:type="spellStart"/>
      <w:r>
        <w:rPr>
          <w:sz w:val="24"/>
          <w:szCs w:val="24"/>
        </w:rPr>
        <w:t>f</w:t>
      </w:r>
      <w:r>
        <w:rPr>
          <w:sz w:val="24"/>
          <w:szCs w:val="24"/>
          <w:vertAlign w:val="baseline"/>
        </w:rPr>
        <w:t>Department</w:t>
      </w:r>
      <w:proofErr w:type="spellEnd"/>
      <w:r>
        <w:rPr>
          <w:sz w:val="24"/>
          <w:szCs w:val="24"/>
          <w:vertAlign w:val="baseline"/>
        </w:rPr>
        <w:t xml:space="preserve"> of Radiation Oncology, Mayo C</w:t>
      </w:r>
      <w:r w:rsidR="00B53876">
        <w:rPr>
          <w:sz w:val="24"/>
          <w:szCs w:val="24"/>
          <w:vertAlign w:val="baseline"/>
        </w:rPr>
        <w:t>l</w:t>
      </w:r>
      <w:r>
        <w:rPr>
          <w:sz w:val="24"/>
          <w:szCs w:val="24"/>
          <w:vertAlign w:val="baseline"/>
        </w:rPr>
        <w:t>inic</w:t>
      </w:r>
    </w:p>
    <w:p w14:paraId="2265EC07" w14:textId="77777777" w:rsidR="00722ED3" w:rsidRDefault="00722ED3" w:rsidP="00CA1BFB">
      <w:pPr>
        <w:pStyle w:val="Abstract"/>
        <w:spacing w:line="360" w:lineRule="auto"/>
        <w:rPr>
          <w:b/>
          <w:sz w:val="24"/>
          <w:szCs w:val="24"/>
        </w:rPr>
      </w:pPr>
      <w:bookmarkStart w:id="0" w:name="_Hlk21513966"/>
    </w:p>
    <w:p w14:paraId="67687417" w14:textId="77777777" w:rsidR="00384446" w:rsidRDefault="00384446" w:rsidP="00CA1BFB">
      <w:pPr>
        <w:pStyle w:val="CorrespondingAuthorFootnote"/>
        <w:spacing w:line="360" w:lineRule="auto"/>
        <w:rPr>
          <w:b/>
          <w:sz w:val="24"/>
          <w:szCs w:val="24"/>
        </w:rPr>
      </w:pPr>
    </w:p>
    <w:p w14:paraId="2D3A766A" w14:textId="77777777" w:rsidR="00384446" w:rsidRDefault="00384446" w:rsidP="00CA1BFB">
      <w:pPr>
        <w:pStyle w:val="CorrespondingAuthorFootnote"/>
        <w:spacing w:line="360" w:lineRule="auto"/>
        <w:rPr>
          <w:b/>
          <w:sz w:val="24"/>
          <w:szCs w:val="24"/>
        </w:rPr>
      </w:pPr>
    </w:p>
    <w:p w14:paraId="1DF6ECD4" w14:textId="6180B176" w:rsidR="00722ED3" w:rsidRDefault="00722ED3" w:rsidP="00CA1BFB">
      <w:pPr>
        <w:pStyle w:val="CorrespondingAuthorFootnote"/>
        <w:spacing w:line="360" w:lineRule="auto"/>
        <w:rPr>
          <w:rStyle w:val="Hyperlink"/>
          <w:sz w:val="24"/>
          <w:szCs w:val="24"/>
        </w:rPr>
      </w:pPr>
      <w:r w:rsidRPr="009C56B7">
        <w:rPr>
          <w:b/>
          <w:sz w:val="24"/>
          <w:szCs w:val="24"/>
        </w:rPr>
        <w:t xml:space="preserve">*Corresponding Author:  </w:t>
      </w:r>
      <w:r w:rsidR="00EF3EF7" w:rsidRPr="00EF3EF7">
        <w:rPr>
          <w:sz w:val="24"/>
          <w:szCs w:val="24"/>
        </w:rPr>
        <w:t>Dr.</w:t>
      </w:r>
      <w:r w:rsidR="00EF3EF7">
        <w:rPr>
          <w:b/>
          <w:sz w:val="24"/>
          <w:szCs w:val="24"/>
        </w:rPr>
        <w:t xml:space="preserve"> </w:t>
      </w:r>
      <w:proofErr w:type="spellStart"/>
      <w:r w:rsidRPr="009C56B7">
        <w:rPr>
          <w:sz w:val="24"/>
          <w:szCs w:val="24"/>
        </w:rPr>
        <w:t>Candece</w:t>
      </w:r>
      <w:proofErr w:type="spellEnd"/>
      <w:r w:rsidRPr="009C56B7">
        <w:rPr>
          <w:sz w:val="24"/>
          <w:szCs w:val="24"/>
        </w:rPr>
        <w:t xml:space="preserve"> </w:t>
      </w:r>
      <w:proofErr w:type="spellStart"/>
      <w:r w:rsidRPr="009C56B7">
        <w:rPr>
          <w:sz w:val="24"/>
          <w:szCs w:val="24"/>
        </w:rPr>
        <w:t>Gladson</w:t>
      </w:r>
      <w:proofErr w:type="spellEnd"/>
      <w:r w:rsidRPr="009C56B7">
        <w:rPr>
          <w:b/>
          <w:sz w:val="24"/>
          <w:szCs w:val="24"/>
        </w:rPr>
        <w:t>,</w:t>
      </w:r>
      <w:r w:rsidRPr="009C56B7">
        <w:rPr>
          <w:sz w:val="24"/>
          <w:szCs w:val="24"/>
        </w:rPr>
        <w:t xml:space="preserve"> </w:t>
      </w:r>
      <w:r w:rsidR="00783B0E">
        <w:rPr>
          <w:sz w:val="24"/>
          <w:szCs w:val="24"/>
        </w:rPr>
        <w:t>Department of Cancer Biology, Cleveland Clinic, 9501 Euclid Avenue, Cleveland, OH 44195; e</w:t>
      </w:r>
      <w:r w:rsidRPr="009C56B7">
        <w:rPr>
          <w:sz w:val="24"/>
          <w:szCs w:val="24"/>
        </w:rPr>
        <w:t xml:space="preserve">-mail: </w:t>
      </w:r>
      <w:hyperlink r:id="rId11" w:history="1">
        <w:r w:rsidRPr="009C56B7">
          <w:rPr>
            <w:rStyle w:val="Hyperlink"/>
            <w:sz w:val="24"/>
            <w:szCs w:val="24"/>
          </w:rPr>
          <w:t>gladsoc@ccf.org</w:t>
        </w:r>
      </w:hyperlink>
    </w:p>
    <w:p w14:paraId="7E0C9FB7" w14:textId="77777777" w:rsidR="00783B0E" w:rsidRPr="009C56B7" w:rsidRDefault="00783B0E" w:rsidP="00CA1BFB">
      <w:pPr>
        <w:pStyle w:val="CorrespondingAuthorFootnote"/>
        <w:spacing w:line="360" w:lineRule="auto"/>
        <w:rPr>
          <w:sz w:val="24"/>
          <w:szCs w:val="24"/>
        </w:rPr>
      </w:pPr>
    </w:p>
    <w:p w14:paraId="113280EC" w14:textId="77777777" w:rsidR="00384446" w:rsidRDefault="00384446" w:rsidP="00CA1BFB">
      <w:pPr>
        <w:pStyle w:val="Keywords"/>
        <w:spacing w:line="360" w:lineRule="auto"/>
        <w:rPr>
          <w:b/>
          <w:sz w:val="24"/>
          <w:szCs w:val="24"/>
        </w:rPr>
      </w:pPr>
    </w:p>
    <w:p w14:paraId="5988927C" w14:textId="6DADE30E" w:rsidR="00384446" w:rsidRPr="00384446" w:rsidRDefault="00384446" w:rsidP="00CA1BFB">
      <w:pPr>
        <w:pStyle w:val="Keywords"/>
        <w:spacing w:line="360" w:lineRule="auto"/>
        <w:rPr>
          <w:sz w:val="24"/>
          <w:szCs w:val="24"/>
        </w:rPr>
      </w:pPr>
      <w:r>
        <w:rPr>
          <w:b/>
          <w:sz w:val="24"/>
          <w:szCs w:val="24"/>
        </w:rPr>
        <w:t xml:space="preserve">Conflict of Interest:  </w:t>
      </w:r>
      <w:r w:rsidRPr="00384446">
        <w:rPr>
          <w:sz w:val="24"/>
          <w:szCs w:val="24"/>
        </w:rPr>
        <w:t>The authors have declared there are no conflicts of interest.</w:t>
      </w:r>
    </w:p>
    <w:p w14:paraId="36DD951A" w14:textId="77777777" w:rsidR="00384446" w:rsidRPr="00384446" w:rsidRDefault="00384446" w:rsidP="00CA1BFB">
      <w:pPr>
        <w:pStyle w:val="Keywords"/>
        <w:spacing w:line="360" w:lineRule="auto"/>
        <w:rPr>
          <w:sz w:val="24"/>
          <w:szCs w:val="24"/>
        </w:rPr>
      </w:pPr>
    </w:p>
    <w:p w14:paraId="367DBFC4" w14:textId="0A99592F" w:rsidR="00384446" w:rsidRPr="009C56B7" w:rsidRDefault="00384446" w:rsidP="00CA1BFB">
      <w:pPr>
        <w:pStyle w:val="Keywords"/>
        <w:spacing w:line="360" w:lineRule="auto"/>
        <w:rPr>
          <w:sz w:val="24"/>
          <w:szCs w:val="24"/>
        </w:rPr>
      </w:pPr>
      <w:r w:rsidRPr="009C56B7">
        <w:rPr>
          <w:b/>
          <w:sz w:val="24"/>
          <w:szCs w:val="24"/>
        </w:rPr>
        <w:t>Keywords</w:t>
      </w:r>
      <w:r w:rsidRPr="009C56B7">
        <w:rPr>
          <w:sz w:val="24"/>
          <w:szCs w:val="24"/>
        </w:rPr>
        <w:t xml:space="preserve">: bevacizumab, </w:t>
      </w:r>
      <w:r w:rsidR="00B1577D" w:rsidRPr="00B1577D">
        <w:rPr>
          <w:i/>
          <w:sz w:val="24"/>
          <w:szCs w:val="24"/>
        </w:rPr>
        <w:t>RAMP3</w:t>
      </w:r>
      <w:r w:rsidR="00B1577D">
        <w:rPr>
          <w:sz w:val="24"/>
          <w:szCs w:val="24"/>
        </w:rPr>
        <w:t xml:space="preserve">, </w:t>
      </w:r>
      <w:r w:rsidR="00442E83">
        <w:rPr>
          <w:sz w:val="24"/>
          <w:szCs w:val="24"/>
        </w:rPr>
        <w:t xml:space="preserve">adrenomedullin, </w:t>
      </w:r>
      <w:r w:rsidRPr="009C56B7">
        <w:rPr>
          <w:i/>
          <w:iCs/>
          <w:sz w:val="24"/>
          <w:szCs w:val="24"/>
        </w:rPr>
        <w:t>CHRNA7</w:t>
      </w:r>
      <w:r w:rsidRPr="009C56B7">
        <w:rPr>
          <w:sz w:val="24"/>
          <w:szCs w:val="24"/>
        </w:rPr>
        <w:t xml:space="preserve">, </w:t>
      </w:r>
      <w:r w:rsidR="006763B3">
        <w:rPr>
          <w:sz w:val="24"/>
          <w:szCs w:val="24"/>
        </w:rPr>
        <w:t xml:space="preserve">α7-nAChR, </w:t>
      </w:r>
      <w:r w:rsidRPr="009C56B7">
        <w:rPr>
          <w:i/>
          <w:iCs/>
          <w:sz w:val="24"/>
          <w:szCs w:val="24"/>
        </w:rPr>
        <w:t>EGR1</w:t>
      </w:r>
      <w:r w:rsidRPr="009C56B7">
        <w:rPr>
          <w:sz w:val="24"/>
          <w:szCs w:val="24"/>
        </w:rPr>
        <w:t>,</w:t>
      </w:r>
      <w:r w:rsidR="00B1577D">
        <w:rPr>
          <w:sz w:val="24"/>
          <w:szCs w:val="24"/>
        </w:rPr>
        <w:t xml:space="preserve"> </w:t>
      </w:r>
      <w:r w:rsidRPr="009C56B7">
        <w:rPr>
          <w:sz w:val="24"/>
          <w:szCs w:val="24"/>
        </w:rPr>
        <w:t xml:space="preserve">glioblastoma, angiogenesis </w:t>
      </w:r>
    </w:p>
    <w:p w14:paraId="24E83E62" w14:textId="03A41DDD" w:rsidR="00722ED3" w:rsidRPr="009C56B7" w:rsidRDefault="00722ED3" w:rsidP="00CA1BFB">
      <w:pPr>
        <w:spacing w:line="360" w:lineRule="auto"/>
        <w:rPr>
          <w:b/>
          <w:bCs/>
          <w:iCs/>
        </w:rPr>
      </w:pPr>
      <w:r w:rsidRPr="009C56B7">
        <w:br w:type="page"/>
      </w:r>
    </w:p>
    <w:p w14:paraId="2FB73B6E" w14:textId="2ECC5DDF" w:rsidR="00426281" w:rsidRPr="009C56B7" w:rsidRDefault="00DC349A" w:rsidP="00691328">
      <w:pPr>
        <w:pStyle w:val="Abstract"/>
        <w:spacing w:line="276" w:lineRule="auto"/>
        <w:rPr>
          <w:sz w:val="24"/>
          <w:szCs w:val="24"/>
        </w:rPr>
      </w:pPr>
      <w:r w:rsidRPr="009C56B7">
        <w:rPr>
          <w:b/>
          <w:sz w:val="24"/>
          <w:szCs w:val="24"/>
        </w:rPr>
        <w:lastRenderedPageBreak/>
        <w:t>Abstract</w:t>
      </w:r>
      <w:bookmarkEnd w:id="0"/>
    </w:p>
    <w:p w14:paraId="4DA49D7B" w14:textId="2FB76700" w:rsidR="00691328" w:rsidRPr="000A61A8" w:rsidRDefault="005A79FF" w:rsidP="000A61A8">
      <w:pPr>
        <w:pStyle w:val="Abstract"/>
        <w:spacing w:line="360" w:lineRule="auto"/>
        <w:rPr>
          <w:sz w:val="24"/>
          <w:szCs w:val="24"/>
        </w:rPr>
      </w:pPr>
      <w:r w:rsidRPr="005A79FF">
        <w:rPr>
          <w:sz w:val="24"/>
          <w:szCs w:val="24"/>
        </w:rPr>
        <w:t>Glioblastoma (GBM) is the most common primary brain tumor in adults with a 15-month median survival, despite surgical-resection and radio-chemotherapy, and a recurrence rate of 90%. Despite improving survival in only a small percentage of patients, the common treatment for recurrent-GBM includes bevacizumab, a monoclonal antibody toward vascular endothelial growth factor-A, as it reduces brain edema and improves quality of life. To find predictors of poor response to bevacizumab, we performed RNA-sequencing on multiple GBM patient-derived xenograft (PDX) tumors after orthotopic propagation in athymic nude mice. The study was repeated, and once PDX-tumors were established, mice were treated with bevacizumab or vehicle until euthanasia. PDX-tumors were grouped based on their survival. Bioinformatic analysis of RNA-sequencing data from tumors in untreated mice demonstrated differential gene expression poor responders (decreased survival) relative to good-responders along with upregulation of an angiogenesis gene set. Within this gene set, multiple genes known to be regulated by the early growth response 1 (EGR1) transcription factor were identified; two were selected for further study based on their role in promoting cancer cell migration and proliferation, RAMP3 (accessory-receptor for adrenomedullin) and CHRNA7 (cholinergic-receptor-nicotinic-α7-subunit, or α7-nAChR). Immunostaining/multiplex staining validated the increased expression of EGR1</w:t>
      </w:r>
      <w:r>
        <w:rPr>
          <w:sz w:val="24"/>
          <w:szCs w:val="24"/>
        </w:rPr>
        <w:t xml:space="preserve">, RAMP3, and </w:t>
      </w:r>
      <w:r w:rsidRPr="005A79FF">
        <w:rPr>
          <w:sz w:val="24"/>
          <w:szCs w:val="24"/>
        </w:rPr>
        <w:t>α7-nAChR in tumor cells from poor-responder tumors. Data mining revealed a shorter patient survival in GBM with upregulated EGR1 or CHRNA7 mRNA. In summary, PDX-tumors with upregulated expression of an angiogenesis gene set demonstrated a poor response to bevacizumab; upregulation of these genes could potentially be used to predict bevacizumab response.</w:t>
      </w:r>
      <w:r w:rsidR="00691328" w:rsidRPr="009C56B7">
        <w:br w:type="page"/>
      </w:r>
    </w:p>
    <w:p w14:paraId="675EC88D" w14:textId="54F81E06" w:rsidR="009C68F6" w:rsidRPr="00CF2315" w:rsidRDefault="00B20918" w:rsidP="00CF2315">
      <w:pPr>
        <w:pStyle w:val="Heading1"/>
      </w:pPr>
      <w:r w:rsidRPr="00CF2315">
        <w:lastRenderedPageBreak/>
        <w:t>1</w:t>
      </w:r>
      <w:r w:rsidRPr="00CF2315">
        <w:tab/>
      </w:r>
      <w:r w:rsidRPr="00B20918">
        <w:t>Introduction</w:t>
      </w:r>
    </w:p>
    <w:p w14:paraId="54EA2C40" w14:textId="04BD0D50" w:rsidR="008548B8" w:rsidRPr="003F7AAC" w:rsidRDefault="003F7AAC" w:rsidP="003F7AAC">
      <w:pPr>
        <w:pStyle w:val="Heading2"/>
        <w:rPr>
          <w:i w:val="0"/>
        </w:rPr>
      </w:pPr>
      <w:r>
        <w:rPr>
          <w:i w:val="0"/>
        </w:rPr>
        <w:tab/>
      </w:r>
      <w:r w:rsidR="00094DDF" w:rsidRPr="00094DDF">
        <w:rPr>
          <w:i w:val="0"/>
        </w:rPr>
        <w:t>Grade IV glioma, or glioblastoma</w:t>
      </w:r>
      <w:r w:rsidR="00384446">
        <w:rPr>
          <w:i w:val="0"/>
        </w:rPr>
        <w:t xml:space="preserve"> (GBM)</w:t>
      </w:r>
      <w:r w:rsidR="00094DDF" w:rsidRPr="00094DDF">
        <w:rPr>
          <w:i w:val="0"/>
        </w:rPr>
        <w:t xml:space="preserve">, is the most common primary brain tumor </w:t>
      </w:r>
      <w:r w:rsidR="007E5C6A">
        <w:rPr>
          <w:i w:val="0"/>
        </w:rPr>
        <w:t>in adults with a median overall-</w:t>
      </w:r>
      <w:r w:rsidR="00094DDF" w:rsidRPr="00094DDF">
        <w:rPr>
          <w:i w:val="0"/>
        </w:rPr>
        <w:t>survival of just 15 months</w:t>
      </w:r>
      <w:r w:rsidR="00094DDF">
        <w:rPr>
          <w:i w:val="0"/>
        </w:rPr>
        <w:fldChar w:fldCharType="begin"/>
      </w:r>
      <w:r w:rsidR="009E26D5">
        <w:rPr>
          <w:i w:val="0"/>
        </w:rPr>
        <w:instrText xml:space="preserve"> ADDIN ZOTERO_ITEM CSL_CITATION {"citationID":"OJUKR82z","properties":{"formattedCitation":"\\super 1\\nosupersub{}","plainCitation":"1","noteIndex":0},"citationItems":[{"id":"WhwtAojC/Cq3DeVbz","uris":["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sidR="00094DDF">
        <w:rPr>
          <w:i w:val="0"/>
        </w:rPr>
        <w:fldChar w:fldCharType="separate"/>
      </w:r>
      <w:r w:rsidR="00094DDF" w:rsidRPr="00094DDF">
        <w:rPr>
          <w:vertAlign w:val="superscript"/>
        </w:rPr>
        <w:t>1</w:t>
      </w:r>
      <w:r w:rsidR="00094DDF">
        <w:rPr>
          <w:i w:val="0"/>
        </w:rPr>
        <w:fldChar w:fldCharType="end"/>
      </w:r>
      <w:r w:rsidR="00094DDF" w:rsidRPr="00094DDF">
        <w:rPr>
          <w:i w:val="0"/>
        </w:rPr>
        <w:t xml:space="preserve">. Despite primary treatment consisting of surgical resection followed by radiotherapy and chemotherapy, </w:t>
      </w:r>
      <w:r w:rsidR="00384446">
        <w:rPr>
          <w:i w:val="0"/>
        </w:rPr>
        <w:t>GBM</w:t>
      </w:r>
      <w:r w:rsidR="00094DDF" w:rsidRPr="00094DDF">
        <w:rPr>
          <w:i w:val="0"/>
        </w:rPr>
        <w:t xml:space="preserve"> tumors re</w:t>
      </w:r>
      <w:r w:rsidR="002679A7">
        <w:rPr>
          <w:i w:val="0"/>
        </w:rPr>
        <w:t xml:space="preserve">cur </w:t>
      </w:r>
      <w:r w:rsidR="00094DDF" w:rsidRPr="00094DDF">
        <w:rPr>
          <w:i w:val="0"/>
        </w:rPr>
        <w:t>in over 90% of patients</w:t>
      </w:r>
      <w:r w:rsidR="00094DDF">
        <w:rPr>
          <w:i w:val="0"/>
        </w:rPr>
        <w:fldChar w:fldCharType="begin"/>
      </w:r>
      <w:r w:rsidR="009E26D5">
        <w:rPr>
          <w:i w:val="0"/>
        </w:rPr>
        <w:instrText xml:space="preserve"> ADDIN ZOTERO_ITEM CSL_CITATION {"citationID":"mjHjl6nB","properties":{"formattedCitation":"\\super 2\\nosupersub{}","plainCitation":"2","noteIndex":0},"citationItems":[{"id":"WhwtAojC/CZkpQQgS","uris":["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sidR="00094DDF">
        <w:rPr>
          <w:i w:val="0"/>
        </w:rPr>
        <w:fldChar w:fldCharType="separate"/>
      </w:r>
      <w:r w:rsidR="00094DDF" w:rsidRPr="00094DDF">
        <w:rPr>
          <w:vertAlign w:val="superscript"/>
        </w:rPr>
        <w:t>2</w:t>
      </w:r>
      <w:r w:rsidR="00094DDF">
        <w:rPr>
          <w:i w:val="0"/>
        </w:rPr>
        <w:fldChar w:fldCharType="end"/>
      </w:r>
      <w:r w:rsidR="00B1577D">
        <w:rPr>
          <w:i w:val="0"/>
        </w:rPr>
        <w:t xml:space="preserve">, </w:t>
      </w:r>
      <w:r w:rsidR="00094DDF" w:rsidRPr="00094DDF">
        <w:rPr>
          <w:i w:val="0"/>
        </w:rPr>
        <w:t>and within 10 weeks on average</w:t>
      </w:r>
      <w:r w:rsidR="00094DDF">
        <w:rPr>
          <w:i w:val="0"/>
        </w:rPr>
        <w:fldChar w:fldCharType="begin"/>
      </w:r>
      <w:r w:rsidR="009E26D5">
        <w:rPr>
          <w:i w:val="0"/>
        </w:rPr>
        <w:instrText xml:space="preserve"> ADDIN ZOTERO_ITEM CSL_CITATION {"citationID":"b7jn4Y25","properties":{"formattedCitation":"\\super 3\\nosupersub{}","plainCitation":"3","noteIndex":0},"citationItems":[{"id":"WhwtAojC/69rcEoUH","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094DDF" w:rsidRPr="00094DDF">
        <w:rPr>
          <w:i w:val="0"/>
        </w:rPr>
        <w:t>. There is currently no consensus for second-line therapy at recurrence</w:t>
      </w:r>
      <w:r w:rsidR="00F829A8">
        <w:rPr>
          <w:i w:val="0"/>
        </w:rPr>
        <w:t xml:space="preserve">; </w:t>
      </w:r>
      <w:r w:rsidR="00094DDF" w:rsidRPr="00094DDF">
        <w:rPr>
          <w:i w:val="0"/>
        </w:rPr>
        <w:t xml:space="preserve">available options include new combinations of existing agents, clinical trials of new agents, </w:t>
      </w:r>
      <w:r w:rsidR="00384446">
        <w:rPr>
          <w:i w:val="0"/>
        </w:rPr>
        <w:t>and treatment with</w:t>
      </w:r>
      <w:r w:rsidR="00F829A8">
        <w:rPr>
          <w:i w:val="0"/>
        </w:rPr>
        <w:t xml:space="preserve"> </w:t>
      </w:r>
      <w:r w:rsidR="00384446">
        <w:rPr>
          <w:i w:val="0"/>
        </w:rPr>
        <w:t>a vascular targeting agent</w:t>
      </w:r>
      <w:r w:rsidR="00094DDF" w:rsidRPr="00094DDF">
        <w:rPr>
          <w:i w:val="0"/>
        </w:rPr>
        <w:t>.</w:t>
      </w:r>
    </w:p>
    <w:p w14:paraId="38CCF21C" w14:textId="516CE65F" w:rsidR="008548B8" w:rsidRPr="003F7AAC" w:rsidRDefault="003F7AAC" w:rsidP="003F7AAC">
      <w:pPr>
        <w:pStyle w:val="Heading2"/>
        <w:rPr>
          <w:i w:val="0"/>
        </w:rPr>
      </w:pPr>
      <w:r>
        <w:rPr>
          <w:i w:val="0"/>
        </w:rPr>
        <w:tab/>
      </w:r>
      <w:r w:rsidR="00384446">
        <w:rPr>
          <w:i w:val="0"/>
        </w:rPr>
        <w:t>GBM</w:t>
      </w:r>
      <w:r w:rsidR="00094DDF" w:rsidRPr="00094DDF">
        <w:rPr>
          <w:i w:val="0"/>
        </w:rPr>
        <w:t xml:space="preserve"> is known to be a highly vascular, proliferative and invasive tumor</w:t>
      </w:r>
      <w:r w:rsidR="00094DDF">
        <w:rPr>
          <w:i w:val="0"/>
        </w:rPr>
        <w:fldChar w:fldCharType="begin"/>
      </w:r>
      <w:r w:rsidR="009E26D5">
        <w:rPr>
          <w:i w:val="0"/>
        </w:rPr>
        <w:instrText xml:space="preserve"> ADDIN ZOTERO_ITEM CSL_CITATION {"citationID":"H0PdPuhp","properties":{"formattedCitation":"\\super 3\\nosupersub{}","plainCitation":"3","noteIndex":0},"citationItems":[{"id":"WhwtAojC/69rcEoUH","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830DE4">
        <w:rPr>
          <w:i w:val="0"/>
        </w:rPr>
        <w:t xml:space="preserve">. One </w:t>
      </w:r>
      <w:r w:rsidR="00094DDF" w:rsidRPr="00094DDF">
        <w:rPr>
          <w:i w:val="0"/>
        </w:rPr>
        <w:t xml:space="preserve">option for therapy </w:t>
      </w:r>
      <w:r w:rsidR="00384446">
        <w:rPr>
          <w:i w:val="0"/>
        </w:rPr>
        <w:t xml:space="preserve">of </w:t>
      </w:r>
      <w:r w:rsidR="002679A7">
        <w:rPr>
          <w:i w:val="0"/>
        </w:rPr>
        <w:t xml:space="preserve">recurrent </w:t>
      </w:r>
      <w:r w:rsidR="00384446">
        <w:rPr>
          <w:i w:val="0"/>
        </w:rPr>
        <w:t xml:space="preserve">GBM </w:t>
      </w:r>
      <w:r w:rsidR="00094DDF" w:rsidRPr="00094DDF">
        <w:rPr>
          <w:i w:val="0"/>
        </w:rPr>
        <w:t>is to target angiogenesis, with the goal of reducing nutrient supply to tumor cells</w:t>
      </w:r>
      <w:r w:rsidR="00536E06">
        <w:rPr>
          <w:i w:val="0"/>
        </w:rPr>
        <w:t xml:space="preserve"> to </w:t>
      </w:r>
      <w:r w:rsidR="00384446">
        <w:rPr>
          <w:i w:val="0"/>
        </w:rPr>
        <w:t xml:space="preserve">potentially </w:t>
      </w:r>
      <w:r w:rsidR="00536E06">
        <w:rPr>
          <w:i w:val="0"/>
        </w:rPr>
        <w:t xml:space="preserve">induce </w:t>
      </w:r>
      <w:r w:rsidR="00384446">
        <w:rPr>
          <w:i w:val="0"/>
        </w:rPr>
        <w:t>tumor cell death</w:t>
      </w:r>
      <w:r w:rsidR="00094DDF" w:rsidRPr="00094DDF">
        <w:rPr>
          <w:i w:val="0"/>
        </w:rPr>
        <w:t xml:space="preserve">. Due in part to the highly vascular nature of </w:t>
      </w:r>
      <w:r w:rsidR="00384446">
        <w:rPr>
          <w:i w:val="0"/>
        </w:rPr>
        <w:t>GBM</w:t>
      </w:r>
      <w:r w:rsidR="00094DDF" w:rsidRPr="00094DDF">
        <w:rPr>
          <w:i w:val="0"/>
        </w:rPr>
        <w:t>, the U.S. Food and Drug</w:t>
      </w:r>
      <w:r w:rsidR="002679A7">
        <w:rPr>
          <w:i w:val="0"/>
        </w:rPr>
        <w:t xml:space="preserve"> Administration (FDA) </w:t>
      </w:r>
      <w:r w:rsidR="00094DDF" w:rsidRPr="00094DDF">
        <w:rPr>
          <w:i w:val="0"/>
        </w:rPr>
        <w:t xml:space="preserve">approved </w:t>
      </w:r>
      <w:r w:rsidR="002679A7">
        <w:rPr>
          <w:i w:val="0"/>
        </w:rPr>
        <w:t xml:space="preserve">the </w:t>
      </w:r>
      <w:r w:rsidR="00094DDF" w:rsidRPr="00094DDF">
        <w:rPr>
          <w:i w:val="0"/>
        </w:rPr>
        <w:t xml:space="preserve">single-agent use of </w:t>
      </w:r>
      <w:r w:rsidR="002679A7">
        <w:rPr>
          <w:i w:val="0"/>
        </w:rPr>
        <w:t>the humanized monoclonal antibody</w:t>
      </w:r>
      <w:r w:rsidR="00E17582">
        <w:rPr>
          <w:i w:val="0"/>
        </w:rPr>
        <w:t xml:space="preserve"> to vascular endothelial growth factor-A (VEGF-A)</w:t>
      </w:r>
      <w:r w:rsidR="002679A7">
        <w:rPr>
          <w:i w:val="0"/>
        </w:rPr>
        <w:t xml:space="preserve">, known as </w:t>
      </w:r>
      <w:r w:rsidR="00094DDF" w:rsidRPr="00094DDF">
        <w:rPr>
          <w:i w:val="0"/>
        </w:rPr>
        <w:t>bevacizumab</w:t>
      </w:r>
      <w:r w:rsidR="002679A7">
        <w:rPr>
          <w:i w:val="0"/>
        </w:rPr>
        <w:t>,</w:t>
      </w:r>
      <w:r w:rsidR="00094DDF" w:rsidRPr="00094DDF">
        <w:rPr>
          <w:i w:val="0"/>
        </w:rPr>
        <w:t xml:space="preserve"> as a second-line treatment for recurrent </w:t>
      </w:r>
      <w:r w:rsidR="00384446">
        <w:rPr>
          <w:i w:val="0"/>
        </w:rPr>
        <w:t>GBM</w:t>
      </w:r>
      <w:r w:rsidR="00094DDF">
        <w:rPr>
          <w:i w:val="0"/>
        </w:rPr>
        <w:fldChar w:fldCharType="begin"/>
      </w:r>
      <w:r w:rsidR="009E26D5">
        <w:rPr>
          <w:i w:val="0"/>
        </w:rPr>
        <w:instrText xml:space="preserve"> ADDIN ZOTERO_ITEM CSL_CITATION {"citationID":"rxsUzpCb","properties":{"formattedCitation":"\\super 4\\nosupersub{}","plainCitation":"4","noteIndex":0},"citationItems":[{"id":"WhwtAojC/LwSjxIEN","uris":["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sidR="00094DDF">
        <w:rPr>
          <w:i w:val="0"/>
        </w:rPr>
        <w:fldChar w:fldCharType="separate"/>
      </w:r>
      <w:r w:rsidR="00094DDF" w:rsidRPr="00094DDF">
        <w:rPr>
          <w:vertAlign w:val="superscript"/>
        </w:rPr>
        <w:t>4</w:t>
      </w:r>
      <w:r w:rsidR="00094DDF">
        <w:rPr>
          <w:i w:val="0"/>
        </w:rPr>
        <w:fldChar w:fldCharType="end"/>
      </w:r>
      <w:r w:rsidR="00094DDF" w:rsidRPr="00094DDF">
        <w:rPr>
          <w:i w:val="0"/>
        </w:rPr>
        <w:t>. VEGF</w:t>
      </w:r>
      <w:r w:rsidR="00AA5F0C">
        <w:rPr>
          <w:i w:val="0"/>
        </w:rPr>
        <w:t>-A</w:t>
      </w:r>
      <w:r w:rsidR="00094DDF" w:rsidRPr="00094DDF">
        <w:rPr>
          <w:i w:val="0"/>
        </w:rPr>
        <w:t xml:space="preserve"> binds the VEGF receptors (VEGFR1 and 2) and signals for survival, </w:t>
      </w:r>
      <w:r w:rsidR="00200AAC" w:rsidRPr="00094DDF">
        <w:rPr>
          <w:i w:val="0"/>
        </w:rPr>
        <w:t>proliferation,</w:t>
      </w:r>
      <w:r w:rsidR="00094DDF" w:rsidRPr="00094DDF">
        <w:rPr>
          <w:i w:val="0"/>
        </w:rPr>
        <w:t xml:space="preserve"> and migration</w:t>
      </w:r>
      <w:r w:rsidR="00EB7919">
        <w:rPr>
          <w:i w:val="0"/>
        </w:rPr>
        <w:fldChar w:fldCharType="begin"/>
      </w:r>
      <w:r w:rsidR="009E26D5">
        <w:rPr>
          <w:i w:val="0"/>
        </w:rPr>
        <w:instrText xml:space="preserve"> ADDIN ZOTERO_ITEM CSL_CITATION {"citationID":"gsOTpR2r","properties":{"formattedCitation":"\\super 5\\nosupersub{}","plainCitation":"5","noteIndex":0},"citationItems":[{"id":"WhwtAojC/4iklZG3B","uris":["http://zotero.org/users/8255195/items/REVQZIDH"],"itemData":{"id":838,"type":"article-journal","abstract":"Vascular endothelial growth factor (VEGF) is a highly specific mitogen for vascular endothelial cells. Five VEGF isoforms are generated as a result of alternative splicing from a single VEGF gene. These isoforms differ in their molecular mass and in biological properties such as their ability to bind to cell-surface heparan-sulfate proteoglycans. The expression of VEGF is potentiated in response to hypoxia, by activated oncogenes, and by a variety of cytokines. VEGF induces endothelial cell proliferation, promotes cell migration, and inhibits apoptosis. In vivo VEGF induces angiogenesis as well as permeabilization of blood vessels, and plays a central role in the regulation of vasculogenesis. Deregulated VEGF expression contributes to the development of solid tumors by promoting tumor angiogenesis and to the etiology of several additional diseases that are characterized by abnormal angiogenesis. Consequently, inhibition of VEGF signaling abrogates the development of a wide variety of tumors. The various VEGF forms bind to two tyrosine-kinase receptors, VEGFR-1 (flt-1) and VEGFR-2 (KDR/flk-1), which are expressed almost exclusively in endothelial cells. Endothelial cells express in addition the neuropilin-1 and neuropilin-2 coreceptors, which bind selectively to the 165 amino acid form of VEGF (VEGF165). This review focuses on recent developments that have widened considerably our understanding of the mechanisms that control VEGF production and VEGF signal transduction and on recent studies that have shed light on the mechanisms by which VEGF regulates angiogenesis.","container-title":"FASEB journal: official publication of the Federation of American Societies for Experimental Biology","ISSN":"0892-6638","issue":"1","journalAbbreviation":"FASEB J","language":"eng","note":"PMID: 9872925","page":"9-22","source":"PubMed","title":"Vascular endothelial growth factor (VEGF) and its receptors","volume":"13","author":[{"family":"Neufeld","given":"G."},{"family":"Cohen","given":"T."},{"family":"Gengrinovitch","given":"S."},{"family":"Poltorak","given":"Z."}],"issued":{"date-parts":[["1999",1]]}}}],"schema":"https://github.com/citation-style-language/schema/raw/master/csl-citation.json"} </w:instrText>
      </w:r>
      <w:r w:rsidR="00EB7919">
        <w:rPr>
          <w:i w:val="0"/>
        </w:rPr>
        <w:fldChar w:fldCharType="separate"/>
      </w:r>
      <w:r w:rsidR="00EB7919" w:rsidRPr="00EB7919">
        <w:rPr>
          <w:vertAlign w:val="superscript"/>
        </w:rPr>
        <w:t>5</w:t>
      </w:r>
      <w:r w:rsidR="00EB7919">
        <w:rPr>
          <w:i w:val="0"/>
        </w:rPr>
        <w:fldChar w:fldCharType="end"/>
      </w:r>
      <w:r w:rsidR="00094DDF" w:rsidRPr="00094DDF">
        <w:rPr>
          <w:i w:val="0"/>
        </w:rPr>
        <w:t>. Bevacizumab binds to circulating VEGF</w:t>
      </w:r>
      <w:r w:rsidR="00AA5F0C">
        <w:rPr>
          <w:i w:val="0"/>
        </w:rPr>
        <w:t>-A</w:t>
      </w:r>
      <w:r w:rsidR="00094DDF" w:rsidRPr="00094DDF">
        <w:rPr>
          <w:i w:val="0"/>
        </w:rPr>
        <w:t>, as well as VEGF</w:t>
      </w:r>
      <w:r w:rsidR="00AA5F0C">
        <w:rPr>
          <w:i w:val="0"/>
        </w:rPr>
        <w:t>-A</w:t>
      </w:r>
      <w:r w:rsidR="00094DDF" w:rsidRPr="00094DDF">
        <w:rPr>
          <w:i w:val="0"/>
        </w:rPr>
        <w:t xml:space="preserve"> in the perivascular tumor niche</w:t>
      </w:r>
      <w:r w:rsidR="00094DDF">
        <w:rPr>
          <w:i w:val="0"/>
        </w:rPr>
        <w:fldChar w:fldCharType="begin"/>
      </w:r>
      <w:r w:rsidR="009E26D5">
        <w:rPr>
          <w:i w:val="0"/>
        </w:rPr>
        <w:instrText xml:space="preserve"> ADDIN ZOTERO_ITEM CSL_CITATION {"citationID":"vq0yNVVW","properties":{"formattedCitation":"\\super 6\\nosupersub{}","plainCitation":"6","noteIndex":0},"citationItems":[{"id":"WhwtAojC/IRUHEPbm","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094DDF">
        <w:rPr>
          <w:i w:val="0"/>
        </w:rPr>
        <w:fldChar w:fldCharType="separate"/>
      </w:r>
      <w:r w:rsidR="00EB7919" w:rsidRPr="00EB7919">
        <w:rPr>
          <w:vertAlign w:val="superscript"/>
        </w:rPr>
        <w:t>6</w:t>
      </w:r>
      <w:r w:rsidR="00094DDF">
        <w:rPr>
          <w:i w:val="0"/>
        </w:rPr>
        <w:fldChar w:fldCharType="end"/>
      </w:r>
      <w:r w:rsidR="00094DDF" w:rsidRPr="00094DDF">
        <w:rPr>
          <w:i w:val="0"/>
        </w:rPr>
        <w:t>, competitively preventing VEGF</w:t>
      </w:r>
      <w:r w:rsidR="00AA5F0C">
        <w:rPr>
          <w:i w:val="0"/>
        </w:rPr>
        <w:t>-A</w:t>
      </w:r>
      <w:r w:rsidR="00094DDF" w:rsidRPr="00094DDF">
        <w:rPr>
          <w:i w:val="0"/>
        </w:rPr>
        <w:t xml:space="preserve"> binding</w:t>
      </w:r>
      <w:r w:rsidR="00B1577D">
        <w:rPr>
          <w:i w:val="0"/>
        </w:rPr>
        <w:t xml:space="preserve"> and </w:t>
      </w:r>
      <w:r w:rsidR="00094DDF" w:rsidRPr="00094DDF">
        <w:rPr>
          <w:i w:val="0"/>
        </w:rPr>
        <w:t>signaling through its receptor (VEGFR) and thereby dampening angiogenesis and in some instances tumor progression</w:t>
      </w:r>
      <w:r w:rsidR="00094DDF">
        <w:rPr>
          <w:i w:val="0"/>
        </w:rPr>
        <w:fldChar w:fldCharType="begin"/>
      </w:r>
      <w:r w:rsidR="009E26D5">
        <w:rPr>
          <w:i w:val="0"/>
        </w:rPr>
        <w:instrText xml:space="preserve"> ADDIN ZOTERO_ITEM CSL_CITATION {"citationID":"bxwL3HIx","properties":{"formattedCitation":"\\super 7\\nosupersub{}","plainCitation":"7","noteIndex":0},"citationItems":[{"id":"WhwtAojC/Fke7qPf3","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094DDF">
        <w:rPr>
          <w:i w:val="0"/>
        </w:rPr>
        <w:fldChar w:fldCharType="separate"/>
      </w:r>
      <w:r w:rsidR="00EB7919" w:rsidRPr="00EB7919">
        <w:rPr>
          <w:vertAlign w:val="superscript"/>
        </w:rPr>
        <w:t>7</w:t>
      </w:r>
      <w:r w:rsidR="00094DDF">
        <w:rPr>
          <w:i w:val="0"/>
        </w:rPr>
        <w:fldChar w:fldCharType="end"/>
      </w:r>
      <w:r w:rsidR="00094DDF" w:rsidRPr="00094DDF">
        <w:rPr>
          <w:i w:val="0"/>
        </w:rPr>
        <w:t>.</w:t>
      </w:r>
      <w:r w:rsidR="00094DDF">
        <w:rPr>
          <w:i w:val="0"/>
        </w:rPr>
        <w:t xml:space="preserve"> </w:t>
      </w:r>
      <w:r w:rsidR="008548B8" w:rsidRPr="00094DDF">
        <w:rPr>
          <w:i w:val="0"/>
        </w:rPr>
        <w:t>Unfortunately, bevacizumab therapy alone improves overall</w:t>
      </w:r>
      <w:r w:rsidR="008548B8">
        <w:rPr>
          <w:i w:val="0"/>
        </w:rPr>
        <w:t>-</w:t>
      </w:r>
      <w:r w:rsidR="008548B8" w:rsidRPr="00094DDF">
        <w:rPr>
          <w:i w:val="0"/>
        </w:rPr>
        <w:t>patient survival in only a small percentage of patients</w:t>
      </w:r>
      <w:r w:rsidR="008548B8">
        <w:rPr>
          <w:i w:val="0"/>
        </w:rPr>
        <w:fldChar w:fldCharType="begin"/>
      </w:r>
      <w:r w:rsidR="009E26D5">
        <w:rPr>
          <w:i w:val="0"/>
        </w:rPr>
        <w:instrText xml:space="preserve"> ADDIN ZOTERO_ITEM CSL_CITATION {"citationID":"T7C3CvIt","properties":{"formattedCitation":"\\super 7\\nosupersub{}","plainCitation":"7","noteIndex":0},"citationItems":[{"id":"WhwtAojC/Fke7qPf3","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8548B8">
        <w:rPr>
          <w:i w:val="0"/>
        </w:rPr>
        <w:fldChar w:fldCharType="separate"/>
      </w:r>
      <w:r w:rsidR="00EB7919" w:rsidRPr="00EB7919">
        <w:rPr>
          <w:vertAlign w:val="superscript"/>
        </w:rPr>
        <w:t>7</w:t>
      </w:r>
      <w:r w:rsidR="008548B8">
        <w:rPr>
          <w:i w:val="0"/>
        </w:rPr>
        <w:fldChar w:fldCharType="end"/>
      </w:r>
      <w:r w:rsidR="008548B8">
        <w:rPr>
          <w:i w:val="0"/>
        </w:rPr>
        <w:t>.</w:t>
      </w:r>
      <w:r w:rsidR="0068617A">
        <w:rPr>
          <w:i w:val="0"/>
        </w:rPr>
        <w:t xml:space="preserve"> </w:t>
      </w:r>
      <w:r w:rsidR="002E220A">
        <w:rPr>
          <w:i w:val="0"/>
        </w:rPr>
        <w:t>N</w:t>
      </w:r>
      <w:r w:rsidR="002E220A" w:rsidRPr="00094DDF">
        <w:rPr>
          <w:i w:val="0"/>
        </w:rPr>
        <w:t>evertheless</w:t>
      </w:r>
      <w:r w:rsidR="002E220A">
        <w:rPr>
          <w:i w:val="0"/>
        </w:rPr>
        <w:t>,</w:t>
      </w:r>
      <w:r w:rsidR="002E220A" w:rsidRPr="00094DDF">
        <w:rPr>
          <w:i w:val="0"/>
        </w:rPr>
        <w:t xml:space="preserve"> </w:t>
      </w:r>
      <w:r w:rsidR="0035585F">
        <w:rPr>
          <w:i w:val="0"/>
        </w:rPr>
        <w:t>it</w:t>
      </w:r>
      <w:r w:rsidR="008C18A9">
        <w:rPr>
          <w:i w:val="0"/>
        </w:rPr>
        <w:t xml:space="preserve"> </w:t>
      </w:r>
      <w:r w:rsidR="002E220A" w:rsidRPr="00094DDF">
        <w:rPr>
          <w:i w:val="0"/>
        </w:rPr>
        <w:t>is frequently used as a second line therapy as it mitigates brain edema and enhances the quality of life for patients</w:t>
      </w:r>
      <w:r w:rsidR="00EB7919">
        <w:rPr>
          <w:i w:val="0"/>
        </w:rPr>
        <w:fldChar w:fldCharType="begin"/>
      </w:r>
      <w:r w:rsidR="009E26D5">
        <w:rPr>
          <w:i w:val="0"/>
        </w:rPr>
        <w:instrText xml:space="preserve"> ADDIN ZOTERO_ITEM CSL_CITATION {"citationID":"WsJLcasb","properties":{"formattedCitation":"\\super 8\\nosupersub{}","plainCitation":"8","noteIndex":0},"citationItems":[{"id":"WhwtAojC/FRpfKBKY","uris":["http://zotero.org/users/8255195/items/K3JMMM9Z"],"itemData":{"id":840,"type":"article-journal","container-title":"Chinese Medical Journal","DOI":"10.4103/0366-6999.161403","ISSN":"0366-6999","issue":"15","journalAbbreviation":"Chin Med J (Engl)","note":"PMID: 26228232\nPMCID: PMC4717957","page":"2126-2129","source":"PubMed Central","title":"Relief Effect of Bevacizumab on Severe Edema Induced by Re-irradiation in Brain Tumor Patients","volume":"128","author":[{"family":"Shen","given":"Ge"},{"family":"Wang","given":"Ying-Jie"},{"family":"Guan","given":"Yan-Jun"},{"family":"Dong","given":"Da-Peng"},{"family":"Yang","given":"Gang"},{"family":"Li","given":"Dan"},{"family":"Hao","given":"Rui-Min"},{"family":"Sun","given":"Hui-Ru"},{"family":"Zhou","given":"Ming"},{"family":"Wang","given":"Kun-Peng"},{"family":"Zhou","given":"Shi-Xiang"},{"family":"Wang","given":"Qin-Wen"},{"family":"Wu","given":"Shi-Kai"},{"family":"Zeng","given":"Yan-Jun"}],"issued":{"date-parts":[["2015",8,5]]}}}],"schema":"https://github.com/citation-style-language/schema/raw/master/csl-citation.json"} </w:instrText>
      </w:r>
      <w:r w:rsidR="00EB7919">
        <w:rPr>
          <w:i w:val="0"/>
        </w:rPr>
        <w:fldChar w:fldCharType="separate"/>
      </w:r>
      <w:r w:rsidR="00EB7919" w:rsidRPr="00EB7919">
        <w:rPr>
          <w:vertAlign w:val="superscript"/>
        </w:rPr>
        <w:t>8</w:t>
      </w:r>
      <w:r w:rsidR="00EB7919">
        <w:rPr>
          <w:i w:val="0"/>
        </w:rPr>
        <w:fldChar w:fldCharType="end"/>
      </w:r>
      <w:r w:rsidR="002E220A" w:rsidRPr="00094DDF">
        <w:rPr>
          <w:i w:val="0"/>
        </w:rPr>
        <w:t>.</w:t>
      </w:r>
      <w:r w:rsidR="002E220A">
        <w:rPr>
          <w:i w:val="0"/>
        </w:rPr>
        <w:t xml:space="preserve">  T</w:t>
      </w:r>
      <w:r w:rsidR="002E220A" w:rsidRPr="00094DDF">
        <w:rPr>
          <w:i w:val="0"/>
        </w:rPr>
        <w:t xml:space="preserve">he mechanisms </w:t>
      </w:r>
      <w:r w:rsidR="008C18A9">
        <w:rPr>
          <w:i w:val="0"/>
        </w:rPr>
        <w:t>of</w:t>
      </w:r>
      <w:r w:rsidR="002E220A" w:rsidRPr="00094DDF">
        <w:rPr>
          <w:i w:val="0"/>
        </w:rPr>
        <w:t xml:space="preserve"> resistance to </w:t>
      </w:r>
      <w:r w:rsidR="002E220A">
        <w:rPr>
          <w:i w:val="0"/>
        </w:rPr>
        <w:t xml:space="preserve">bevacizumab </w:t>
      </w:r>
      <w:r w:rsidR="002E220A" w:rsidRPr="00094DDF">
        <w:rPr>
          <w:i w:val="0"/>
        </w:rPr>
        <w:t xml:space="preserve">therapy in </w:t>
      </w:r>
      <w:r w:rsidR="0062349D">
        <w:rPr>
          <w:i w:val="0"/>
        </w:rPr>
        <w:t xml:space="preserve">recurrent </w:t>
      </w:r>
      <w:r w:rsidR="002E220A">
        <w:rPr>
          <w:i w:val="0"/>
        </w:rPr>
        <w:t>GBM</w:t>
      </w:r>
      <w:r w:rsidR="002E220A" w:rsidRPr="00094DDF">
        <w:rPr>
          <w:i w:val="0"/>
        </w:rPr>
        <w:t xml:space="preserve"> are still being identified</w:t>
      </w:r>
      <w:r w:rsidR="002E220A">
        <w:rPr>
          <w:i w:val="0"/>
        </w:rPr>
        <w:t>, but they include upregulation of cMet</w:t>
      </w:r>
      <w:r w:rsidR="00983A5B">
        <w:rPr>
          <w:i w:val="0"/>
        </w:rPr>
        <w:fldChar w:fldCharType="begin"/>
      </w:r>
      <w:r w:rsidR="00983A5B">
        <w:rPr>
          <w:i w:val="0"/>
        </w:rPr>
        <w:instrText xml:space="preserve"> PRINTDATE  \* MERGEFORMAT </w:instrText>
      </w:r>
      <w:r w:rsidR="00983A5B">
        <w:rPr>
          <w:i w:val="0"/>
        </w:rPr>
        <w:fldChar w:fldCharType="separate"/>
      </w:r>
      <w:r w:rsidR="00983A5B" w:rsidRPr="00983A5B">
        <w:rPr>
          <w:vertAlign w:val="superscript"/>
        </w:rPr>
        <w:t>9</w:t>
      </w:r>
      <w:r w:rsidR="00983A5B">
        <w:rPr>
          <w:i w:val="0"/>
        </w:rPr>
        <w:fldChar w:fldCharType="end"/>
      </w:r>
      <w:r w:rsidR="002E220A">
        <w:rPr>
          <w:i w:val="0"/>
        </w:rPr>
        <w:t xml:space="preserve">, upregulation </w:t>
      </w:r>
      <w:r w:rsidR="002E220A">
        <w:rPr>
          <w:i w:val="0"/>
        </w:rPr>
        <w:lastRenderedPageBreak/>
        <w:t>of alternative pro-angiogenic growth factors</w:t>
      </w:r>
      <w:r>
        <w:rPr>
          <w:i w:val="0"/>
        </w:rPr>
        <w:fldChar w:fldCharType="begin"/>
      </w:r>
      <w:r w:rsidR="009E26D5">
        <w:rPr>
          <w:i w:val="0"/>
        </w:rPr>
        <w:instrText xml:space="preserve"> ADDIN ZOTERO_ITEM CSL_CITATION {"citationID":"FYkK3DMe","properties":{"formattedCitation":"\\super 9\\nosupersub{}","plainCitation":"9","noteIndex":0},"citationItems":[{"id":"WhwtAojC/5Jcn4wEM","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2E220A">
        <w:rPr>
          <w:i w:val="0"/>
        </w:rPr>
        <w:t>, and growth factor starvation-induced autophagy which provides basic building blocks for cancer cell survival</w:t>
      </w:r>
      <w:r w:rsidR="007F6B71">
        <w:rPr>
          <w:i w:val="0"/>
        </w:rPr>
        <w:fldChar w:fldCharType="begin"/>
      </w:r>
      <w:r w:rsidR="009E26D5">
        <w:rPr>
          <w:i w:val="0"/>
        </w:rPr>
        <w:instrText xml:space="preserve"> ADDIN ZOTERO_ITEM CSL_CITATION {"citationID":"9kKj1RNW","properties":{"formattedCitation":"\\super 6\\nosupersub{}","plainCitation":"6","noteIndex":0},"citationItems":[{"id":"WhwtAojC/IRUHEPbm","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7F6B71">
        <w:rPr>
          <w:i w:val="0"/>
        </w:rPr>
        <w:fldChar w:fldCharType="separate"/>
      </w:r>
      <w:r w:rsidR="007F6B71" w:rsidRPr="00EB7919">
        <w:rPr>
          <w:vertAlign w:val="superscript"/>
        </w:rPr>
        <w:t>6</w:t>
      </w:r>
      <w:r w:rsidR="007F6B71">
        <w:rPr>
          <w:i w:val="0"/>
        </w:rPr>
        <w:fldChar w:fldCharType="end"/>
      </w:r>
      <w:r w:rsidR="002E220A">
        <w:rPr>
          <w:i w:val="0"/>
        </w:rPr>
        <w:t xml:space="preserve">. </w:t>
      </w:r>
    </w:p>
    <w:p w14:paraId="5DF76816" w14:textId="2E9014F2" w:rsidR="00D1460C" w:rsidRPr="007F354D" w:rsidRDefault="003F7AAC" w:rsidP="007F354D">
      <w:pPr>
        <w:pStyle w:val="Heading2"/>
        <w:rPr>
          <w:i w:val="0"/>
        </w:rPr>
      </w:pPr>
      <w:r>
        <w:rPr>
          <w:i w:val="0"/>
        </w:rPr>
        <w:tab/>
      </w:r>
      <w:r w:rsidR="003A5609" w:rsidRPr="00C54DC5">
        <w:rPr>
          <w:i w:val="0"/>
        </w:rPr>
        <w:t xml:space="preserve">Other pro-angiogenic factors, </w:t>
      </w:r>
      <w:r w:rsidR="00AA6202">
        <w:rPr>
          <w:i w:val="0"/>
        </w:rPr>
        <w:t>in addition to</w:t>
      </w:r>
      <w:r w:rsidR="003A5609" w:rsidRPr="00C54DC5">
        <w:rPr>
          <w:i w:val="0"/>
        </w:rPr>
        <w:t xml:space="preserve"> VEGF-A, drive angiogenesis in cancer, including </w:t>
      </w:r>
      <w:r w:rsidR="00A43276">
        <w:rPr>
          <w:i w:val="0"/>
        </w:rPr>
        <w:t xml:space="preserve">adrenomedullin and nicotine in smokers, as well as </w:t>
      </w:r>
      <w:r w:rsidR="003A5609" w:rsidRPr="00C54DC5">
        <w:rPr>
          <w:i w:val="0"/>
        </w:rPr>
        <w:t>basic fibroblast growth factor (</w:t>
      </w:r>
      <w:proofErr w:type="spellStart"/>
      <w:r w:rsidR="003A5609" w:rsidRPr="003F7AAC">
        <w:rPr>
          <w:iCs/>
        </w:rPr>
        <w:t>bFGF</w:t>
      </w:r>
      <w:proofErr w:type="spellEnd"/>
      <w:r w:rsidR="003A5609" w:rsidRPr="00C54DC5">
        <w:rPr>
          <w:i w:val="0"/>
        </w:rPr>
        <w:t>), interleukin-6 (</w:t>
      </w:r>
      <w:r w:rsidR="003A5609" w:rsidRPr="003F7AAC">
        <w:rPr>
          <w:iCs/>
        </w:rPr>
        <w:t>IL-6</w:t>
      </w:r>
      <w:r w:rsidR="003A5609" w:rsidRPr="00C54DC5">
        <w:rPr>
          <w:i w:val="0"/>
        </w:rPr>
        <w:t xml:space="preserve">), </w:t>
      </w:r>
      <w:r w:rsidR="00A43276">
        <w:rPr>
          <w:i w:val="0"/>
        </w:rPr>
        <w:t>and other pro-angiogenic factors</w:t>
      </w:r>
      <w:r>
        <w:rPr>
          <w:i w:val="0"/>
        </w:rPr>
        <w:fldChar w:fldCharType="begin"/>
      </w:r>
      <w:r w:rsidR="009E26D5">
        <w:rPr>
          <w:i w:val="0"/>
        </w:rPr>
        <w:instrText xml:space="preserve"> ADDIN ZOTERO_ITEM CSL_CITATION {"citationID":"ZQ3W4BCv","properties":{"formattedCitation":"\\super 9\\nosupersub{}","plainCitation":"9","noteIndex":0},"citationItems":[{"id":"WhwtAojC/5Jcn4wEM","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3A5609" w:rsidRPr="00C54DC5">
        <w:rPr>
          <w:i w:val="0"/>
        </w:rPr>
        <w:t>.</w:t>
      </w:r>
      <w:r w:rsidR="00E17582" w:rsidRPr="00C54DC5">
        <w:rPr>
          <w:i w:val="0"/>
        </w:rPr>
        <w:t xml:space="preserve"> </w:t>
      </w:r>
      <w:r w:rsidR="003A5609" w:rsidRPr="00C54DC5">
        <w:rPr>
          <w:i w:val="0"/>
        </w:rPr>
        <w:t>A</w:t>
      </w:r>
      <w:r w:rsidR="008548B8" w:rsidRPr="00C54DC5">
        <w:rPr>
          <w:i w:val="0"/>
        </w:rPr>
        <w:t>drenomedullin</w:t>
      </w:r>
      <w:r w:rsidR="000459A0">
        <w:rPr>
          <w:i w:val="0"/>
        </w:rPr>
        <w:t xml:space="preserve"> signals through i</w:t>
      </w:r>
      <w:r w:rsidR="008548B8" w:rsidRPr="00C54DC5">
        <w:rPr>
          <w:i w:val="0"/>
        </w:rPr>
        <w:t>ts receptors</w:t>
      </w:r>
      <w:r w:rsidR="008C18A9">
        <w:rPr>
          <w:i w:val="0"/>
        </w:rPr>
        <w:t xml:space="preserve"> that</w:t>
      </w:r>
      <w:r w:rsidR="00F25665">
        <w:rPr>
          <w:i w:val="0"/>
        </w:rPr>
        <w:t xml:space="preserve"> </w:t>
      </w:r>
      <w:r w:rsidR="00AA6202">
        <w:rPr>
          <w:i w:val="0"/>
        </w:rPr>
        <w:t>includ</w:t>
      </w:r>
      <w:r w:rsidR="008C18A9">
        <w:rPr>
          <w:i w:val="0"/>
        </w:rPr>
        <w:t>e</w:t>
      </w:r>
      <w:r w:rsidR="00AA6202">
        <w:rPr>
          <w:i w:val="0"/>
        </w:rPr>
        <w:t xml:space="preserve"> </w:t>
      </w:r>
      <w:r w:rsidR="008548B8" w:rsidRPr="00C54DC5">
        <w:rPr>
          <w:i w:val="0"/>
        </w:rPr>
        <w:t xml:space="preserve">calcitonin </w:t>
      </w:r>
      <w:r w:rsidR="006D298E" w:rsidRPr="00C54DC5">
        <w:rPr>
          <w:i w:val="0"/>
        </w:rPr>
        <w:t xml:space="preserve">receptor-like receptor </w:t>
      </w:r>
      <w:r w:rsidR="001F14D7">
        <w:rPr>
          <w:i w:val="0"/>
        </w:rPr>
        <w:t>(</w:t>
      </w:r>
      <w:r w:rsidR="001F14D7" w:rsidRPr="003F7AAC">
        <w:rPr>
          <w:iCs/>
        </w:rPr>
        <w:t>CALCRL</w:t>
      </w:r>
      <w:r w:rsidR="001F14D7">
        <w:rPr>
          <w:i w:val="0"/>
        </w:rPr>
        <w:t xml:space="preserve">) </w:t>
      </w:r>
      <w:r w:rsidR="006D298E" w:rsidRPr="00C54DC5">
        <w:rPr>
          <w:i w:val="0"/>
        </w:rPr>
        <w:t xml:space="preserve">and </w:t>
      </w:r>
      <w:r w:rsidR="003A5609" w:rsidRPr="00C54DC5">
        <w:rPr>
          <w:i w:val="0"/>
        </w:rPr>
        <w:t xml:space="preserve">the </w:t>
      </w:r>
      <w:r w:rsidR="001F14D7">
        <w:rPr>
          <w:i w:val="0"/>
        </w:rPr>
        <w:t xml:space="preserve">receptor activity modifying proteins </w:t>
      </w:r>
      <w:r w:rsidR="00A15022">
        <w:rPr>
          <w:i w:val="0"/>
        </w:rPr>
        <w:t>–</w:t>
      </w:r>
      <w:r>
        <w:rPr>
          <w:i w:val="0"/>
        </w:rPr>
        <w:t xml:space="preserve"> </w:t>
      </w:r>
      <w:r w:rsidR="006D298E" w:rsidRPr="003F7AAC">
        <w:rPr>
          <w:iCs/>
        </w:rPr>
        <w:t>RAMP</w:t>
      </w:r>
      <w:r w:rsidR="00A15022" w:rsidRPr="003F7AAC">
        <w:rPr>
          <w:iCs/>
        </w:rPr>
        <w:t>1</w:t>
      </w:r>
      <w:r w:rsidR="00A15022">
        <w:rPr>
          <w:i w:val="0"/>
        </w:rPr>
        <w:t>,</w:t>
      </w:r>
      <w:r w:rsidR="003A5609" w:rsidRPr="00C54DC5">
        <w:rPr>
          <w:i w:val="0"/>
        </w:rPr>
        <w:t xml:space="preserve"> </w:t>
      </w:r>
      <w:r w:rsidR="00617AA4" w:rsidRPr="003F7AAC">
        <w:rPr>
          <w:iCs/>
        </w:rPr>
        <w:t>RAMP2</w:t>
      </w:r>
      <w:r w:rsidR="00F25665">
        <w:rPr>
          <w:i w:val="0"/>
        </w:rPr>
        <w:t xml:space="preserve"> or</w:t>
      </w:r>
      <w:r w:rsidR="00A15022">
        <w:rPr>
          <w:i w:val="0"/>
        </w:rPr>
        <w:t xml:space="preserve"> </w:t>
      </w:r>
      <w:r w:rsidR="00A15022" w:rsidRPr="003F7AAC">
        <w:rPr>
          <w:iCs/>
        </w:rPr>
        <w:t>RAMP3</w:t>
      </w:r>
      <w:r w:rsidR="00E17582" w:rsidRPr="00C54DC5">
        <w:rPr>
          <w:i w:val="0"/>
        </w:rPr>
        <w:t xml:space="preserve">, </w:t>
      </w:r>
      <w:r w:rsidR="003A5609" w:rsidRPr="00C54DC5">
        <w:rPr>
          <w:i w:val="0"/>
        </w:rPr>
        <w:t>to promote vascular sprouting, tube formation and vessel maturation</w:t>
      </w:r>
      <w:r w:rsidR="001F14D7">
        <w:rPr>
          <w:i w:val="0"/>
        </w:rPr>
        <w:t xml:space="preserve"> in blood vessel</w:t>
      </w:r>
      <w:r w:rsidR="006C5080">
        <w:rPr>
          <w:i w:val="0"/>
        </w:rPr>
        <w:t>s</w:t>
      </w:r>
      <w:r w:rsidR="006C5080">
        <w:rPr>
          <w:i w:val="0"/>
        </w:rPr>
        <w:fldChar w:fldCharType="begin"/>
      </w:r>
      <w:r w:rsidR="009E26D5">
        <w:rPr>
          <w:i w:val="0"/>
        </w:rPr>
        <w:instrText xml:space="preserve"> ADDIN ZOTERO_ITEM CSL_CITATION {"citationID":"I2NJD6ce","properties":{"formattedCitation":"\\super 10,11\\nosupersub{}","plainCitation":"10,11","noteIndex":0},"citationItems":[{"id":"WhwtAojC/aZgktADp","uris":["http://zotero.org/users/8255195/items/8TU57RJB"],"itemData":{"id":848,"type":"article-journal","container-title":"Peptides","DOI":"10.1016/S0196-9781(01)00513-7","ISSN":"01969781","issue":"11","journalAbbreviation":"Peptides","language":"en","page":"1693-1711","source":"DOI.org (Crossref)","title":"A review of the biological properties and clinical implications of adrenomedullin and proadrenomedullin N-terminal 20 peptide (PAMP), hypotensive and vasodilating peptides","volume":"22","author":[{"family":"Eto","given":"Tanenao"}],"issued":{"date-parts":[["2001",11]]}}},{"id":"WhwtAojC/ulWrhDct","uris":["http://zotero.org/users/8255195/items/AI2W9JTL"],"itemData":{"id":849,"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schema":"https://github.com/citation-style-language/schema/raw/master/csl-citation.json"} </w:instrText>
      </w:r>
      <w:r w:rsidR="006C5080">
        <w:rPr>
          <w:i w:val="0"/>
        </w:rPr>
        <w:fldChar w:fldCharType="separate"/>
      </w:r>
      <w:r w:rsidR="006C5080" w:rsidRPr="006C5080">
        <w:rPr>
          <w:vertAlign w:val="superscript"/>
        </w:rPr>
        <w:t>10,11</w:t>
      </w:r>
      <w:r w:rsidR="006C5080">
        <w:rPr>
          <w:i w:val="0"/>
        </w:rPr>
        <w:fldChar w:fldCharType="end"/>
      </w:r>
      <w:r w:rsidR="00C54DC5" w:rsidRPr="00C54DC5">
        <w:rPr>
          <w:i w:val="0"/>
        </w:rPr>
        <w:t xml:space="preserve">.  </w:t>
      </w:r>
      <w:r w:rsidR="003A5609" w:rsidRPr="00C54DC5">
        <w:rPr>
          <w:i w:val="0"/>
        </w:rPr>
        <w:t>Supporting the impo</w:t>
      </w:r>
      <w:r w:rsidR="008C18A9">
        <w:rPr>
          <w:i w:val="0"/>
        </w:rPr>
        <w:t xml:space="preserve">rtance of adrenomedullin in </w:t>
      </w:r>
      <w:r w:rsidR="003A5609" w:rsidRPr="00C54DC5">
        <w:rPr>
          <w:i w:val="0"/>
        </w:rPr>
        <w:t>angiogenesis, the adrenomedullin knockout mouse is embryonic leth</w:t>
      </w:r>
      <w:r w:rsidR="00973DCC">
        <w:rPr>
          <w:i w:val="0"/>
        </w:rPr>
        <w:t>al</w:t>
      </w:r>
      <w:r w:rsidR="00F25665">
        <w:rPr>
          <w:i w:val="0"/>
        </w:rPr>
        <w:t xml:space="preserve">, </w:t>
      </w:r>
      <w:r w:rsidR="00C54DC5" w:rsidRPr="00C54DC5">
        <w:rPr>
          <w:i w:val="0"/>
        </w:rPr>
        <w:t>and adrenomed</w:t>
      </w:r>
      <w:r w:rsidR="006A5F40">
        <w:rPr>
          <w:i w:val="0"/>
        </w:rPr>
        <w:t>u</w:t>
      </w:r>
      <w:r w:rsidR="00C54DC5" w:rsidRPr="00C54DC5">
        <w:rPr>
          <w:i w:val="0"/>
        </w:rPr>
        <w:t xml:space="preserve">llin and its receptors have been reported to be upregulated in </w:t>
      </w:r>
      <w:r w:rsidR="00A43276">
        <w:rPr>
          <w:i w:val="0"/>
        </w:rPr>
        <w:t xml:space="preserve">the vasculature of </w:t>
      </w:r>
      <w:r w:rsidR="00E4088F">
        <w:rPr>
          <w:i w:val="0"/>
        </w:rPr>
        <w:t>G</w:t>
      </w:r>
      <w:r w:rsidR="00F25665">
        <w:rPr>
          <w:i w:val="0"/>
        </w:rPr>
        <w:t>BM and other c</w:t>
      </w:r>
      <w:r w:rsidR="00C54DC5" w:rsidRPr="00C54DC5">
        <w:rPr>
          <w:i w:val="0"/>
        </w:rPr>
        <w:t>ancers</w:t>
      </w:r>
      <w:r w:rsidR="00973DCC">
        <w:rPr>
          <w:i w:val="0"/>
        </w:rPr>
        <w:fldChar w:fldCharType="begin"/>
      </w:r>
      <w:r w:rsidR="007F354D">
        <w:rPr>
          <w:i w:val="0"/>
        </w:rPr>
        <w:instrText xml:space="preserve"> ADDIN ZOTERO_ITEM CSL_CITATION {"citationID":"iwAqMIVU","properties":{"formattedCitation":"\\super 12\\uc0\\u8211{}14\\nosupersub{}","plainCitation":"12–14","noteIndex":0},"citationItems":[{"id":1160,"uris":["http://zotero.org/users/8255195/items/2HGGNLDL"],"itemData":{"id":1160,"type":"article-journal","abstract":"BACKGROUND: Adrenomedullin (AM) is a vasodilating peptide involved in the regulation of circulatory homeostasis and in the pathophysiology of certain cardiovascular diseases. Levels of AM are markedly increased in the fetoplacental circulation during pregnancy, although its function there remains unknown. To clarify the physiological functions of AM, we chose a gene-targeting strategy in mice.\nMETHODS AND RESULTS: Targeted null mutation of the AM gene is lethal in utero: the mortality rate among AM(-/-) embryos was &gt;80% at E13.5. The most apparent abnormality in surviving AM(-/-) embryos at E13.5 to E14.0 was severe hemorrhage, readily observable under the skin and in visceral organs. Hemorrhage was not detectable at E12.5 to E13.0, although the yolk sac lacked well-developed vessels. Electron microscopic examination showed endothelial cells to be partially detached from the basement structure at E12.5 in vitelline vessels and hepatic capillaries, which allowed efflux of protoerythrocytes through the disrupted barrier. The basement membrane was not clearly recognizable in the aorta and cervical artery, and the endothelial cells stood out from the wall of the lumen, only partially adhering to the basement structure. AM(+/-) mice survived to adulthood but exhibited elevated blood pressures with diminished nitric oxide production.\nCONCLUSIONS: AM is indispensable for the vascular morphogenesis during embryonic development and for postnatal regulation of blood pressure by stimulating nitric oxide production.","container-title":"Circulation","DOI":"10.1161/hc4101.097111","ISSN":"1524-4539","issue":"16","journalAbbreviation":"Circulation","language":"eng","note":"PMID: 11602502","page":"1964-1971","source":"PubMed","title":"Vascular abnormalities and elevated blood pressure in mice lacking adrenomedullin gene","volume":"104","author":[{"family":"Shindo","given":"T."},{"family":"Kurihara","given":"Y."},{"family":"Nishimatsu","given":"H."},{"family":"Moriyama","given":"N."},{"family":"Kakoki","given":"M."},{"family":"Wang","given":"Y."},{"family":"Imai","given":"Y."},{"family":"Ebihara","given":"A."},{"family":"Kuwaki","given":"T."},{"family":"Ju","given":"K. H."},{"family":"Minamino","given":"N."},{"family":"Kangawa","given":"K."},{"family":"Ishikawa","given":"T."},{"family":"Fukuda","given":"M."},{"family":"Akimoto","given":"Y."},{"family":"Kawakami","given":"H."},{"family":"Imai","given":"T."},{"family":"Morita","given":"H."},{"family":"Yazaki","given":"Y."},{"family":"Nagai","given":"R."},{"family":"Hirata","given":"Y."},{"family":"Kurihara","given":"H."}],"issued":{"date-parts":[["2001",10,16]]}}},{"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209,"uris":["http://zotero.org/users/8255195/items/TPY38L9P"],"itemData":{"id":1209,"type":"article-journal","abstract":"Adrenomedullin (AM) is a 52 amino acid peptide originally isolated from human pheochromocytoma. It was initially demonstrated to have profound effects in vascular cell biology, since AM protects endothelial cells from apoptosis, promotes angiogenesis and affects vascular tone and permeability. This review article summarizes the literature data concerning the relationship between AM and angiogenesis and describes the relationship between vascular endothelial growth factor, hypoxia and AM and tumor angiogenesis. Finally, the role of AM as a potential target of antiangiogenic therapy is discussed.","container-title":"Peptides","DOI":"10.1016/j.peptides.2005.02.017","ISSN":"0196-9781","issue":"9","journalAbbreviation":"Peptides","language":"eng","note":"PMID: 16112409","page":"1670-1675","source":"PubMed","title":"The role of adrenomedullin in angiogenesis","volume":"26","author":[{"family":"Ribatti","given":"Domenico"},{"family":"Nico","given":"Beatrice"},{"family":"Spinazzi","given":"Raffaella"},{"family":"Vacca","given":"Angelo"},{"family":"Nussdorfer","given":"Gastone G."}],"issued":{"date-parts":[["2005",9]]}}}],"schema":"https://github.com/citation-style-language/schema/raw/master/csl-citation.json"} </w:instrText>
      </w:r>
      <w:r w:rsidR="00973DCC">
        <w:rPr>
          <w:i w:val="0"/>
        </w:rPr>
        <w:fldChar w:fldCharType="separate"/>
      </w:r>
      <w:r w:rsidR="007F354D" w:rsidRPr="007F354D">
        <w:rPr>
          <w:vertAlign w:val="superscript"/>
        </w:rPr>
        <w:t>12–14</w:t>
      </w:r>
      <w:r w:rsidR="00973DCC">
        <w:rPr>
          <w:i w:val="0"/>
        </w:rPr>
        <w:fldChar w:fldCharType="end"/>
      </w:r>
      <w:r w:rsidR="003A5609" w:rsidRPr="00C54DC5">
        <w:rPr>
          <w:i w:val="0"/>
        </w:rPr>
        <w:t xml:space="preserve">. </w:t>
      </w:r>
      <w:r w:rsidR="00F25665">
        <w:rPr>
          <w:i w:val="0"/>
        </w:rPr>
        <w:t xml:space="preserve"> </w:t>
      </w:r>
      <w:r w:rsidR="0035585F">
        <w:rPr>
          <w:i w:val="0"/>
        </w:rPr>
        <w:t xml:space="preserve">Of interest </w:t>
      </w:r>
      <w:r w:rsidR="008C18A9">
        <w:rPr>
          <w:i w:val="0"/>
        </w:rPr>
        <w:t>is the</w:t>
      </w:r>
      <w:r w:rsidR="000459A0">
        <w:rPr>
          <w:i w:val="0"/>
        </w:rPr>
        <w:t xml:space="preserve"> aberrant expression of the adrenomedullin receptors,</w:t>
      </w:r>
      <w:r w:rsidR="00F25665" w:rsidRPr="00F25665">
        <w:rPr>
          <w:i w:val="0"/>
        </w:rPr>
        <w:t xml:space="preserve"> CALCRL and RAMP3, in GBM tumor cells</w:t>
      </w:r>
      <w:r w:rsidR="0035585F">
        <w:rPr>
          <w:i w:val="0"/>
        </w:rPr>
        <w:t>, a</w:t>
      </w:r>
      <w:r w:rsidR="0062349D">
        <w:rPr>
          <w:i w:val="0"/>
        </w:rPr>
        <w:t xml:space="preserve">long with </w:t>
      </w:r>
      <w:r w:rsidR="008C18A9">
        <w:rPr>
          <w:i w:val="0"/>
        </w:rPr>
        <w:t xml:space="preserve">tumor cell </w:t>
      </w:r>
      <w:r w:rsidR="0035585F">
        <w:rPr>
          <w:i w:val="0"/>
        </w:rPr>
        <w:t>expression of adrenomedullin</w:t>
      </w:r>
      <w:r w:rsidR="00973DCC">
        <w:rPr>
          <w:i w:val="0"/>
        </w:rPr>
        <w:fldChar w:fldCharType="begin"/>
      </w:r>
      <w:r w:rsidR="00973DCC">
        <w:rPr>
          <w:i w:val="0"/>
        </w:rPr>
        <w:instrText xml:space="preserve"> ADDIN ZOTERO_ITEM CSL_CITATION {"citationID":"ckk0mBiK","properties":{"formattedCitation":"\\super 13\\nosupersub{}","plainCitation":"13","noteIndex":0},"citationItems":[{"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schema":"https://github.com/citation-style-language/schema/raw/master/csl-citation.json"} </w:instrText>
      </w:r>
      <w:r w:rsidR="00973DCC">
        <w:rPr>
          <w:i w:val="0"/>
        </w:rPr>
        <w:fldChar w:fldCharType="separate"/>
      </w:r>
      <w:r w:rsidR="00973DCC" w:rsidRPr="00973DCC">
        <w:rPr>
          <w:vertAlign w:val="superscript"/>
        </w:rPr>
        <w:t>13</w:t>
      </w:r>
      <w:r w:rsidR="00973DCC">
        <w:rPr>
          <w:i w:val="0"/>
        </w:rPr>
        <w:fldChar w:fldCharType="end"/>
      </w:r>
      <w:r w:rsidR="00973DCC">
        <w:rPr>
          <w:i w:val="0"/>
        </w:rPr>
        <w:t xml:space="preserve">. </w:t>
      </w:r>
      <w:r w:rsidR="000459A0">
        <w:rPr>
          <w:i w:val="0"/>
        </w:rPr>
        <w:t xml:space="preserve">Blockade </w:t>
      </w:r>
      <w:r w:rsidR="00F25665" w:rsidRPr="00F25665">
        <w:rPr>
          <w:i w:val="0"/>
        </w:rPr>
        <w:t xml:space="preserve">of adrenomedullin </w:t>
      </w:r>
      <w:r w:rsidR="002E220A">
        <w:rPr>
          <w:i w:val="0"/>
        </w:rPr>
        <w:t xml:space="preserve">receptor </w:t>
      </w:r>
      <w:r w:rsidR="004C268A">
        <w:rPr>
          <w:i w:val="0"/>
        </w:rPr>
        <w:t>signaling inhibited</w:t>
      </w:r>
      <w:r w:rsidR="00F25665" w:rsidRPr="00F25665">
        <w:rPr>
          <w:i w:val="0"/>
        </w:rPr>
        <w:t xml:space="preserve"> </w:t>
      </w:r>
      <w:r w:rsidR="00F25665">
        <w:rPr>
          <w:i w:val="0"/>
        </w:rPr>
        <w:t xml:space="preserve">the </w:t>
      </w:r>
      <w:r w:rsidR="00F25665" w:rsidRPr="00F25665">
        <w:rPr>
          <w:i w:val="0"/>
        </w:rPr>
        <w:t xml:space="preserve">proliferation of GBM cells </w:t>
      </w:r>
      <w:r w:rsidR="00F25665" w:rsidRPr="004C268A">
        <w:t>in vitro</w:t>
      </w:r>
      <w:r w:rsidR="004C268A">
        <w:rPr>
          <w:i w:val="0"/>
        </w:rPr>
        <w:t xml:space="preserve"> and inhibited </w:t>
      </w:r>
      <w:r w:rsidR="002E220A">
        <w:rPr>
          <w:i w:val="0"/>
        </w:rPr>
        <w:t>subcutaneous</w:t>
      </w:r>
      <w:r w:rsidR="00CD6B69">
        <w:rPr>
          <w:i w:val="0"/>
        </w:rPr>
        <w:t xml:space="preserve"> GBM</w:t>
      </w:r>
      <w:r w:rsidR="002E220A">
        <w:rPr>
          <w:i w:val="0"/>
        </w:rPr>
        <w:t xml:space="preserve"> </w:t>
      </w:r>
      <w:r w:rsidR="004C268A">
        <w:rPr>
          <w:i w:val="0"/>
        </w:rPr>
        <w:t>xenograft tumor growth in the immunocompromised mouse, suggesting aberrant expression of adrenomedullin receptors</w:t>
      </w:r>
      <w:r w:rsidR="008C18A9">
        <w:rPr>
          <w:i w:val="0"/>
        </w:rPr>
        <w:t>, along with expression of adrenomedullin,</w:t>
      </w:r>
      <w:r w:rsidR="004C268A">
        <w:rPr>
          <w:i w:val="0"/>
        </w:rPr>
        <w:t xml:space="preserve"> could be a driver of </w:t>
      </w:r>
      <w:r w:rsidR="008C18A9">
        <w:rPr>
          <w:i w:val="0"/>
        </w:rPr>
        <w:t>GBM</w:t>
      </w:r>
      <w:r w:rsidR="004C268A">
        <w:rPr>
          <w:i w:val="0"/>
        </w:rPr>
        <w:t xml:space="preserve"> progression</w:t>
      </w:r>
      <w:r w:rsidR="00F61398">
        <w:rPr>
          <w:i w:val="0"/>
        </w:rPr>
        <w:fldChar w:fldCharType="begin"/>
      </w:r>
      <w:r w:rsidR="007F354D">
        <w:rPr>
          <w:i w:val="0"/>
        </w:rPr>
        <w:instrText xml:space="preserve"> ADDIN ZOTERO_ITEM CSL_CITATION {"citationID":"IXK7vpA4","properties":{"formattedCitation":"\\super 13,15\\nosupersub{}","plainCitation":"13,15","noteIndex":0},"citationItems":[{"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166,"uris":["http://zotero.org/users/8255195/items/4GK4VLES"],"itemData":{"id":1166,"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F61398">
        <w:rPr>
          <w:i w:val="0"/>
        </w:rPr>
        <w:fldChar w:fldCharType="separate"/>
      </w:r>
      <w:r w:rsidR="007F354D" w:rsidRPr="007F354D">
        <w:rPr>
          <w:vertAlign w:val="superscript"/>
        </w:rPr>
        <w:t>13,15</w:t>
      </w:r>
      <w:r w:rsidR="00F61398">
        <w:rPr>
          <w:i w:val="0"/>
        </w:rPr>
        <w:fldChar w:fldCharType="end"/>
      </w:r>
      <w:r w:rsidR="00F25665">
        <w:rPr>
          <w:i w:val="0"/>
        </w:rPr>
        <w:t xml:space="preserve">. </w:t>
      </w:r>
      <w:r w:rsidR="006A5F40" w:rsidRPr="001129A9">
        <w:rPr>
          <w:i w:val="0"/>
        </w:rPr>
        <w:t xml:space="preserve"> </w:t>
      </w:r>
      <w:r w:rsidR="00AA6202">
        <w:rPr>
          <w:i w:val="0"/>
        </w:rPr>
        <w:t>N</w:t>
      </w:r>
      <w:r w:rsidR="006A5F40">
        <w:rPr>
          <w:i w:val="0"/>
        </w:rPr>
        <w:t xml:space="preserve">icotine has been shown to </w:t>
      </w:r>
      <w:r w:rsidR="0010155A">
        <w:rPr>
          <w:i w:val="0"/>
        </w:rPr>
        <w:t>promote</w:t>
      </w:r>
      <w:r w:rsidR="006A5F40">
        <w:rPr>
          <w:i w:val="0"/>
        </w:rPr>
        <w:t xml:space="preserve"> angiogenesis</w:t>
      </w:r>
      <w:r w:rsidR="0010155A">
        <w:rPr>
          <w:i w:val="0"/>
        </w:rPr>
        <w:t xml:space="preserve"> through the</w:t>
      </w:r>
      <w:r w:rsidR="006A5F40">
        <w:rPr>
          <w:i w:val="0"/>
        </w:rPr>
        <w:t xml:space="preserve"> α7-</w:t>
      </w:r>
      <w:r w:rsidR="0010155A">
        <w:rPr>
          <w:i w:val="0"/>
        </w:rPr>
        <w:t xml:space="preserve">nicotinic </w:t>
      </w:r>
      <w:r w:rsidR="006A5F40">
        <w:rPr>
          <w:i w:val="0"/>
        </w:rPr>
        <w:t>acetylcholine</w:t>
      </w:r>
      <w:r w:rsidR="0010155A">
        <w:rPr>
          <w:i w:val="0"/>
        </w:rPr>
        <w:t xml:space="preserve"> receptor (</w:t>
      </w:r>
      <w:r w:rsidR="00E17582" w:rsidRPr="00C54DC5">
        <w:rPr>
          <w:i w:val="0"/>
        </w:rPr>
        <w:t>α7-nAChR</w:t>
      </w:r>
      <w:r w:rsidR="0010155A">
        <w:rPr>
          <w:i w:val="0"/>
        </w:rPr>
        <w:t>)</w:t>
      </w:r>
      <w:r w:rsidR="00AA6202">
        <w:rPr>
          <w:i w:val="0"/>
        </w:rPr>
        <w:t xml:space="preserve"> expressed on endothelial cells</w:t>
      </w:r>
      <w:r w:rsidR="00F61398">
        <w:rPr>
          <w:i w:val="0"/>
        </w:rPr>
        <w:fldChar w:fldCharType="begin"/>
      </w:r>
      <w:r w:rsidR="007F354D">
        <w:rPr>
          <w:i w:val="0"/>
        </w:rPr>
        <w:instrText xml:space="preserve"> ADDIN ZOTERO_ITEM CSL_CITATION {"citationID":"bQlFTloK","properties":{"formattedCitation":"\\super 16,17\\nosupersub{}","plainCitation":"16,17","noteIndex":0},"citationItems":[{"id":1169,"uris":["http://zotero.org/users/8255195/items/5LJ9QRFT"],"itemData":{"id":1169,"type":"article-journal","abstract":"Aims\nThis paper describes the role of endothelial nicotinic acetylcholine receptors (nAChR) in diseases where pathological angiogenesis plays a role.\n\nMain methods\nAn extensive review of the literature was performed, focusing on studies that investigated the effect of nicotine upon angiogenesis.\n\nKey findings\nNicotine induces pathological angiogenesis at clinically relevant concentrations (i.e. at tissue and plasma concentrations similar to those of a light to moderate smoker). Nicotine promotes endothelial cell migration, proliferation, survival, tube formation and nitric oxide (NO) production in vitro, mimicking the effect of other angiogenic growth factors. These in vitro findings indicate that there may be an angiogenic component to the pathophysiology of major tobacco related diseases such as carcinoma, atherosclerosis, and age-related macular degeneration. Indeed, nicotine stimulates pathological angiogenesis in pre-clinical models of these disorders. Subsequently, it has been demonstrated that nicotine stimulates nAChRs on the endothelium to induce angiogenic processes; that these nAChRs are largely of the α7 homomeric type; and that there are synergistic interactions between the nAChRs and angiogenic growth factor receptors at the phosphoproteomic and genomic levels.\n\nSignificance\nThese findings are of potential clinical relevance, and provide mechanistic insights into tobacco-related disease. Furthermore, these findings may lead to novel therapies for diseases characterized by insufficient or inappropriate angiogenesis.","container-title":"Life sciences","DOI":"10.1016/j.lfs.2012.06.032","ISSN":"0024-3205","issue":"0","journalAbbreviation":"Life Sci","note":"PMID: 22796717\nPMCID: PMC3695741","page":"1058-1064","source":"PubMed Central","title":"Nicotine and Pathological Angiogenesis","volume":"91","author":[{"family":"Lee","given":"Jieun"},{"family":"Cooke","given":"John P."}],"issued":{"date-parts":[["2012",11,27]]}}},{"id":1055,"uris":["http://zotero.org/users/8255195/items/UKBJVCYQ"],"itemData":{"id":1055,"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number: 6\n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F61398">
        <w:rPr>
          <w:i w:val="0"/>
        </w:rPr>
        <w:fldChar w:fldCharType="separate"/>
      </w:r>
      <w:r w:rsidR="007F354D" w:rsidRPr="007F354D">
        <w:rPr>
          <w:vertAlign w:val="superscript"/>
        </w:rPr>
        <w:t>16,17</w:t>
      </w:r>
      <w:r w:rsidR="00F61398">
        <w:rPr>
          <w:i w:val="0"/>
        </w:rPr>
        <w:fldChar w:fldCharType="end"/>
      </w:r>
      <w:r w:rsidR="0010155A">
        <w:rPr>
          <w:i w:val="0"/>
        </w:rPr>
        <w:t xml:space="preserve">.  </w:t>
      </w:r>
      <w:r w:rsidR="0062349D">
        <w:rPr>
          <w:i w:val="0"/>
        </w:rPr>
        <w:t>Of interest, t</w:t>
      </w:r>
      <w:r w:rsidR="0010155A">
        <w:rPr>
          <w:i w:val="0"/>
        </w:rPr>
        <w:t>he</w:t>
      </w:r>
      <w:r w:rsidR="002E220A">
        <w:rPr>
          <w:i w:val="0"/>
        </w:rPr>
        <w:t xml:space="preserve"> nicotine receptor,</w:t>
      </w:r>
      <w:r w:rsidR="0010155A">
        <w:rPr>
          <w:i w:val="0"/>
        </w:rPr>
        <w:t xml:space="preserve"> α7-nAChR</w:t>
      </w:r>
      <w:r w:rsidR="002E220A">
        <w:rPr>
          <w:i w:val="0"/>
        </w:rPr>
        <w:t>,</w:t>
      </w:r>
      <w:r w:rsidR="0035585F">
        <w:rPr>
          <w:i w:val="0"/>
        </w:rPr>
        <w:t xml:space="preserve"> is </w:t>
      </w:r>
      <w:r w:rsidR="00212F6C">
        <w:rPr>
          <w:i w:val="0"/>
        </w:rPr>
        <w:t xml:space="preserve">aberrantly </w:t>
      </w:r>
      <w:r w:rsidR="0010155A">
        <w:rPr>
          <w:i w:val="0"/>
        </w:rPr>
        <w:t xml:space="preserve">expressed on some cancer cells </w:t>
      </w:r>
      <w:r w:rsidR="00ED27BF">
        <w:rPr>
          <w:i w:val="0"/>
        </w:rPr>
        <w:t>including GBM</w:t>
      </w:r>
      <w:r w:rsidR="00F61398">
        <w:rPr>
          <w:i w:val="0"/>
        </w:rPr>
        <w:fldChar w:fldCharType="begin"/>
      </w:r>
      <w:r w:rsidR="007F354D">
        <w:rPr>
          <w:i w:val="0"/>
        </w:rPr>
        <w:instrText xml:space="preserve"> ADDIN ZOTERO_ITEM CSL_CITATION {"citationID":"BN8RszNG","properties":{"formattedCitation":"\\super 18\\nosupersub{}","plainCitation":"18","noteIndex":0},"citationItems":[{"id":1172,"uris":["http://zotero.org/users/8255195/items/V95V5BUI"],"itemData":{"id":1172,"type":"article-journal","abstract":"Glioblastoma multiforme (GBM) is the most common malignant brain tumour in adults. The poor prognosis and short median overall survival of patients with GBM is associated with resistance to therapy after surgical and adjuvant treatment. The expression of various acetylcholine receptors (AChR) in GBM has been widely reported. The present study aimed to investigate the expression of cholinergic system-related genes in primary GBM and to explore the antiproliferative effect of 3-(2,4-dimethoxybenzylidene) anabaseine (GTS-21) in GBM cell lines. Therefore, the expression of 28 genes associated with the cholinergic system was detected using a customized RT2 Profiler PCR Array in 44 GBM and 5 healthy control brain tissue samples. In addition, the activity of GTS-21, an alpha 7 subunit nicotinic AChR (α7 nAChR) agonist, and that of α-bungarotoxin (α-BTX), an α7 nAChR antagonist, was determined in primary and established GBM cells. Therefore, the A172, U87 and G28 cell lines and primary GBM cells were treated with GTS-21, ACh or nicotine. Cell viability was evaluated using MTT assay at 24, 48 and 72 h following cell treatment with the corresponding compounds. The results revealed that the expression of cholinergic system-related components was notably downregulated, except that of cholinergic receptor nicotinic alpha 7 subunit (CHRNA7), in primary GBM and U87 cells. However, the dominant-negative duplicate form of CHRNA7 was also downregulated. Furthermore, A172 and G28 cells exhibited a heterogeneous gene expression pattern. Additionally, GTS-21 inhibited the proliferation of GBM cells in a dose- and time-dependent manner. Interestingly, treatment with α-BTX restored the proliferation of U87 cells, but not that of A172 and G28 cells. Collectively, the findings of the present study suggested that GTS-21 may inhibit the proliferation of GBM cells and may therefore serve as a novel therapeutic approach to the treatment of GBM, which warrants further investigation.","container-title":"Oncology Letters","DOI":"10.3892/ol.2021.13020","ISSN":"1792-1074","issue":"5","journalAbbreviation":"Oncol Lett","note":"PMID: 34539863\nPMCID: PMC8436335","page":"759","source":"PubMed Central","title":"Antiproliferative effect of GTS-21 in glioblastoma cells","volume":"22","author":[{"family":"Kolodziej","given":"Malgorzata A."},{"family":"Gött","given":"Hanna"},{"family":"Kopischke","given":"Benjamin"},{"family":"Bender","given":"Michael K.F."},{"family":"Weigand","given":"Markus A."},{"family":"Di Fazio","given":"Pietro"},{"family":"Schwarm","given":"Frank P."},{"family":"Uhle","given":"Florian"}],"issued":{"date-parts":[["2021",11]]}}}],"schema":"https://github.com/citation-style-language/schema/raw/master/csl-citation.json"} </w:instrText>
      </w:r>
      <w:r w:rsidR="00F61398">
        <w:rPr>
          <w:i w:val="0"/>
        </w:rPr>
        <w:fldChar w:fldCharType="separate"/>
      </w:r>
      <w:r w:rsidR="007F354D" w:rsidRPr="007F354D">
        <w:rPr>
          <w:vertAlign w:val="superscript"/>
        </w:rPr>
        <w:t>18</w:t>
      </w:r>
      <w:r w:rsidR="00F61398">
        <w:rPr>
          <w:i w:val="0"/>
        </w:rPr>
        <w:fldChar w:fldCharType="end"/>
      </w:r>
      <w:r w:rsidR="0035585F">
        <w:rPr>
          <w:i w:val="0"/>
        </w:rPr>
        <w:t>, and k</w:t>
      </w:r>
      <w:r w:rsidR="0010155A">
        <w:rPr>
          <w:i w:val="0"/>
        </w:rPr>
        <w:t xml:space="preserve">nockdown of α7-nAChR </w:t>
      </w:r>
      <w:r w:rsidR="0035585F">
        <w:rPr>
          <w:i w:val="0"/>
        </w:rPr>
        <w:t>or inhibition with an α7-nAChR antagonist</w:t>
      </w:r>
      <w:r w:rsidR="0062349D">
        <w:rPr>
          <w:i w:val="0"/>
        </w:rPr>
        <w:t xml:space="preserve"> in non-brain cancer cells</w:t>
      </w:r>
      <w:r w:rsidR="0035585F">
        <w:rPr>
          <w:i w:val="0"/>
        </w:rPr>
        <w:t xml:space="preserve"> </w:t>
      </w:r>
      <w:r w:rsidR="00ED27BF">
        <w:rPr>
          <w:i w:val="0"/>
        </w:rPr>
        <w:t>inhibited</w:t>
      </w:r>
      <w:r w:rsidR="0010155A">
        <w:rPr>
          <w:i w:val="0"/>
        </w:rPr>
        <w:t xml:space="preserve"> migration and proliferation</w:t>
      </w:r>
      <w:r w:rsidR="0010155A" w:rsidRPr="0010155A">
        <w:rPr>
          <w:i w:val="0"/>
          <w:vertAlign w:val="superscript"/>
        </w:rPr>
        <w:t>13</w:t>
      </w:r>
      <w:r w:rsidR="0035585F">
        <w:rPr>
          <w:i w:val="0"/>
          <w:vertAlign w:val="superscript"/>
        </w:rPr>
        <w:t>, 14</w:t>
      </w:r>
      <w:r w:rsidR="0010155A">
        <w:rPr>
          <w:i w:val="0"/>
        </w:rPr>
        <w:t xml:space="preserve">.  </w:t>
      </w:r>
    </w:p>
    <w:p w14:paraId="120C4EDA" w14:textId="45BEE433" w:rsidR="006A5F40" w:rsidRPr="00DD15B7" w:rsidRDefault="00DD15B7" w:rsidP="00DD15B7">
      <w:pPr>
        <w:pStyle w:val="Heading2"/>
        <w:rPr>
          <w:i w:val="0"/>
        </w:rPr>
      </w:pPr>
      <w:r>
        <w:rPr>
          <w:i w:val="0"/>
        </w:rPr>
        <w:tab/>
      </w:r>
      <w:r w:rsidR="00D1460C">
        <w:rPr>
          <w:i w:val="0"/>
        </w:rPr>
        <w:t xml:space="preserve">Transcriptional regulation of genes </w:t>
      </w:r>
      <w:r w:rsidR="004C268A">
        <w:rPr>
          <w:i w:val="0"/>
        </w:rPr>
        <w:t>modulating</w:t>
      </w:r>
      <w:r w:rsidR="00D1460C">
        <w:rPr>
          <w:i w:val="0"/>
        </w:rPr>
        <w:t xml:space="preserve"> angiogenesis is known to occur, and the early growth response</w:t>
      </w:r>
      <w:r w:rsidR="00E4088F">
        <w:rPr>
          <w:i w:val="0"/>
        </w:rPr>
        <w:t xml:space="preserve"> 1</w:t>
      </w:r>
      <w:r w:rsidR="00D1460C">
        <w:rPr>
          <w:i w:val="0"/>
        </w:rPr>
        <w:t xml:space="preserve"> (EGR1) transcription factor is an example of a transcription factor that regulates multiple angiogenesis genes</w:t>
      </w:r>
      <w:r w:rsidR="001944BF">
        <w:rPr>
          <w:i w:val="0"/>
        </w:rPr>
        <w:fldChar w:fldCharType="begin"/>
      </w:r>
      <w:r w:rsidR="007F354D">
        <w:rPr>
          <w:i w:val="0"/>
        </w:rPr>
        <w:instrText xml:space="preserve"> ADDIN ZOTERO_ITEM CSL_CITATION {"citationID":"f9QZ6GjM","properties":{"formattedCitation":"\\super 19,20\\nosupersub{}","plainCitation":"19,20","noteIndex":0},"citationItems":[{"id":1175,"uris":["http://zotero.org/users/8255195/items/8XHBQX25"],"itemData":{"id":1175,"type":"article-journal","abstract":"Current understanding of key transcription factors regulating angiogenesis is limited. Here we show that RNA-cleaving phosphodiester-linked DNA-based enzymes (DNAzymes), targeting a specific motif in the 5' untranslated region of early growth response (Egr-1) mRNA, inhibit Egr-1 protein expression, microvascular endothelial cell replication and migration, and microtubule network formation on basement membrane matrices. Egr-1 DNAzymes blocked angiogenesis in subcutaneous Matrigel plugs in mice, an observation that was independently confirmed by plug analysis in Egr-1-deficient animals, and inhibited MCF-7 human breast carcinoma growth in nude mice. Egr-1 DNAzymes suppressed tumor growth without influencing body weight, wound healing, blood coagulation or other hematological parameters. These agents inhibited endothelial expression of fibroblast growth factor (FGF)-2, a proangiogenic factor downstream of Egr-1, but not that of vascular endothelial growth factor (VEGF). Egr-1 DNAzymes also repressed neovascularization of rat cornea. Thus, microvascular endothelial cell growth, neovascularization, tumor angiogenesis and tumor growth are processes that are critically dependent on Egr-1.","container-title":"Nature Medicine","DOI":"10.1038/nm905","ISSN":"1078-8956","issue":"8","journalAbbreviation":"Nat Med","language":"eng","note":"PMID: 12872165","page":"1026-1032","source":"PubMed","title":"Transcription factor Egr-1 supports FGF-dependent angiogenesis during neovascularization and tumor growth","volume":"9","author":[{"family":"Fahmy","given":"Roger G."},{"family":"Dass","given":"Crispin R."},{"family":"Sun","given":"Lun-Quan"},{"family":"Chesterman","given":"Colin N."},{"family":"Khachigian","given":"Levon M."}],"issued":{"date-parts":[["2003",8]]}},"locator":"1"},{"id":1180,"uris":["http://zotero.org/users/8255195/items/NF9GTZ5B"],"itemData":{"id":1180,"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schema":"https://github.com/citation-style-language/schema/raw/master/csl-citation.json"} </w:instrText>
      </w:r>
      <w:r w:rsidR="001944BF">
        <w:rPr>
          <w:i w:val="0"/>
        </w:rPr>
        <w:fldChar w:fldCharType="separate"/>
      </w:r>
      <w:r w:rsidR="007F354D" w:rsidRPr="007F354D">
        <w:rPr>
          <w:vertAlign w:val="superscript"/>
        </w:rPr>
        <w:t>19,20</w:t>
      </w:r>
      <w:r w:rsidR="001944BF">
        <w:rPr>
          <w:i w:val="0"/>
        </w:rPr>
        <w:fldChar w:fldCharType="end"/>
      </w:r>
      <w:r w:rsidR="00D1460C">
        <w:rPr>
          <w:i w:val="0"/>
        </w:rPr>
        <w:t xml:space="preserve">.  </w:t>
      </w:r>
      <w:r w:rsidR="0010155A">
        <w:rPr>
          <w:i w:val="0"/>
        </w:rPr>
        <w:t xml:space="preserve">The gene for α7-nAChR, </w:t>
      </w:r>
      <w:r w:rsidR="0010155A" w:rsidRPr="0010155A">
        <w:t>CHRNA7</w:t>
      </w:r>
      <w:r w:rsidR="0010155A">
        <w:rPr>
          <w:i w:val="0"/>
        </w:rPr>
        <w:t xml:space="preserve">, is </w:t>
      </w:r>
      <w:r w:rsidR="0010155A">
        <w:rPr>
          <w:i w:val="0"/>
        </w:rPr>
        <w:lastRenderedPageBreak/>
        <w:t>transcriptionally regulated by EGR1</w:t>
      </w:r>
      <w:r w:rsidR="00212F6C">
        <w:rPr>
          <w:i w:val="0"/>
        </w:rPr>
        <w:t xml:space="preserve"> </w:t>
      </w:r>
      <w:r w:rsidR="00EF384D">
        <w:rPr>
          <w:i w:val="0"/>
        </w:rPr>
        <w:t xml:space="preserve">in endothelial cells and in </w:t>
      </w:r>
      <w:r w:rsidR="00B24E2C">
        <w:rPr>
          <w:i w:val="0"/>
        </w:rPr>
        <w:t>small cell lung</w:t>
      </w:r>
      <w:r w:rsidR="00EF384D">
        <w:rPr>
          <w:i w:val="0"/>
        </w:rPr>
        <w:t xml:space="preserve"> cancer cell</w:t>
      </w:r>
      <w:r w:rsidR="00B24E2C">
        <w:rPr>
          <w:i w:val="0"/>
        </w:rPr>
        <w:t>s</w:t>
      </w:r>
      <w:r w:rsidR="00B24E2C">
        <w:rPr>
          <w:i w:val="0"/>
        </w:rPr>
        <w:fldChar w:fldCharType="begin"/>
      </w:r>
      <w:r w:rsidR="007F354D">
        <w:rPr>
          <w:i w:val="0"/>
        </w:rPr>
        <w:instrText xml:space="preserve"> ADDIN ZOTERO_ITEM CSL_CITATION {"citationID":"eCA52G0l","properties":{"formattedCitation":"\\super 21\\uc0\\u8211{}23\\nosupersub{}","plainCitation":"21–23","noteIndex":0},"citationItems":[{"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184,"uris":["http://zotero.org/users/8255195/items/5SQ64XT2"],"itemData":{"id":1184,"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1182,"uris":["http://zotero.org/users/8255195/items/N4RSG3P5"],"itemData":{"id":1182,"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schema":"https://github.com/citation-style-language/schema/raw/master/csl-citation.json"} </w:instrText>
      </w:r>
      <w:r w:rsidR="00B24E2C">
        <w:rPr>
          <w:i w:val="0"/>
        </w:rPr>
        <w:fldChar w:fldCharType="separate"/>
      </w:r>
      <w:r w:rsidR="007F354D" w:rsidRPr="007F354D">
        <w:rPr>
          <w:vertAlign w:val="superscript"/>
        </w:rPr>
        <w:t>21–23</w:t>
      </w:r>
      <w:r w:rsidR="00B24E2C">
        <w:rPr>
          <w:i w:val="0"/>
        </w:rPr>
        <w:fldChar w:fldCharType="end"/>
      </w:r>
      <w:r w:rsidR="00212F6C">
        <w:rPr>
          <w:i w:val="0"/>
        </w:rPr>
        <w:t>.</w:t>
      </w:r>
      <w:r w:rsidR="0010155A">
        <w:rPr>
          <w:i w:val="0"/>
        </w:rPr>
        <w:t xml:space="preserve"> </w:t>
      </w:r>
      <w:r w:rsidR="00D1460C">
        <w:rPr>
          <w:i w:val="0"/>
        </w:rPr>
        <w:t xml:space="preserve"> Also, RAMP3 has been inferred to be a transcriptional target of EGR1, based on genome-wide </w:t>
      </w:r>
      <w:proofErr w:type="spellStart"/>
      <w:r w:rsidR="00D1460C">
        <w:rPr>
          <w:i w:val="0"/>
        </w:rPr>
        <w:t>ChiP</w:t>
      </w:r>
      <w:proofErr w:type="spellEnd"/>
      <w:r w:rsidR="00D1460C">
        <w:rPr>
          <w:i w:val="0"/>
        </w:rPr>
        <w:t>-X experiments</w:t>
      </w:r>
      <w:r w:rsidR="0026266F">
        <w:rPr>
          <w:i w:val="0"/>
        </w:rPr>
        <w:fldChar w:fldCharType="begin"/>
      </w:r>
      <w:r w:rsidR="007F354D">
        <w:rPr>
          <w:i w:val="0"/>
        </w:rPr>
        <w:instrText xml:space="preserve"> ADDIN ZOTERO_ITEM CSL_CITATION {"citationID":"rA4oOU7K","properties":{"formattedCitation":"\\super 24\\nosupersub{}","plainCitation":"24","noteIndex":0},"citationItems":[{"id":1188,"uris":["http://zotero.org/users/8255195/items/GKWFLICQ"],"itemData":{"id":1188,"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26266F">
        <w:rPr>
          <w:i w:val="0"/>
        </w:rPr>
        <w:fldChar w:fldCharType="separate"/>
      </w:r>
      <w:r w:rsidR="007F354D" w:rsidRPr="007F354D">
        <w:rPr>
          <w:vertAlign w:val="superscript"/>
        </w:rPr>
        <w:t>24</w:t>
      </w:r>
      <w:r w:rsidR="0026266F">
        <w:rPr>
          <w:i w:val="0"/>
        </w:rPr>
        <w:fldChar w:fldCharType="end"/>
      </w:r>
      <w:r w:rsidR="00D1460C">
        <w:rPr>
          <w:i w:val="0"/>
        </w:rPr>
        <w:t>.</w:t>
      </w:r>
    </w:p>
    <w:p w14:paraId="47830FFD" w14:textId="2EB31FFF" w:rsidR="00094DDF" w:rsidRDefault="00DD15B7" w:rsidP="00094DDF">
      <w:pPr>
        <w:pStyle w:val="Heading2"/>
        <w:rPr>
          <w:i w:val="0"/>
        </w:rPr>
      </w:pPr>
      <w:r>
        <w:rPr>
          <w:i w:val="0"/>
        </w:rPr>
        <w:tab/>
      </w:r>
      <w:r w:rsidR="00694BE7">
        <w:rPr>
          <w:i w:val="0"/>
        </w:rPr>
        <w:t>I</w:t>
      </w:r>
      <w:r w:rsidR="00094DDF" w:rsidRPr="00094DDF">
        <w:rPr>
          <w:i w:val="0"/>
        </w:rPr>
        <w:t>denti</w:t>
      </w:r>
      <w:r w:rsidR="00AA5F0C">
        <w:rPr>
          <w:i w:val="0"/>
        </w:rPr>
        <w:t>fying molecular drivers of</w:t>
      </w:r>
      <w:r w:rsidR="00E17582">
        <w:rPr>
          <w:i w:val="0"/>
        </w:rPr>
        <w:t xml:space="preserve"> a </w:t>
      </w:r>
      <w:r w:rsidR="00AA5F0C">
        <w:rPr>
          <w:i w:val="0"/>
        </w:rPr>
        <w:t>poor</w:t>
      </w:r>
      <w:r>
        <w:rPr>
          <w:i w:val="0"/>
        </w:rPr>
        <w:t xml:space="preserve"> </w:t>
      </w:r>
      <w:r w:rsidR="00094DDF" w:rsidRPr="00094DDF">
        <w:rPr>
          <w:i w:val="0"/>
        </w:rPr>
        <w:t xml:space="preserve">response to bevacizumab could aid in identifying patients with </w:t>
      </w:r>
      <w:r w:rsidR="00AA5F0C">
        <w:rPr>
          <w:i w:val="0"/>
        </w:rPr>
        <w:t>GBM</w:t>
      </w:r>
      <w:r w:rsidR="00094DDF" w:rsidRPr="00094DDF">
        <w:rPr>
          <w:i w:val="0"/>
        </w:rPr>
        <w:t xml:space="preserve"> who </w:t>
      </w:r>
      <w:proofErr w:type="gramStart"/>
      <w:r w:rsidR="00094DDF" w:rsidRPr="00094DDF">
        <w:rPr>
          <w:i w:val="0"/>
        </w:rPr>
        <w:t>w</w:t>
      </w:r>
      <w:r w:rsidR="006D298E">
        <w:rPr>
          <w:i w:val="0"/>
        </w:rPr>
        <w:t>ould</w:t>
      </w:r>
      <w:r w:rsidR="006B44F2">
        <w:rPr>
          <w:i w:val="0"/>
        </w:rPr>
        <w:t xml:space="preserve"> potentially </w:t>
      </w:r>
      <w:r w:rsidR="00094DDF" w:rsidRPr="00094DDF">
        <w:rPr>
          <w:i w:val="0"/>
        </w:rPr>
        <w:t>be poor</w:t>
      </w:r>
      <w:r>
        <w:rPr>
          <w:i w:val="0"/>
        </w:rPr>
        <w:t xml:space="preserve"> </w:t>
      </w:r>
      <w:r w:rsidR="00094DDF" w:rsidRPr="00094DDF">
        <w:rPr>
          <w:i w:val="0"/>
        </w:rPr>
        <w:t>responders</w:t>
      </w:r>
      <w:r>
        <w:rPr>
          <w:i w:val="0"/>
        </w:rPr>
        <w:t xml:space="preserve"> to bevacizumab therapy</w:t>
      </w:r>
      <w:proofErr w:type="gramEnd"/>
      <w:r w:rsidR="00094DDF" w:rsidRPr="00094DDF">
        <w:rPr>
          <w:i w:val="0"/>
        </w:rPr>
        <w:t xml:space="preserve">, </w:t>
      </w:r>
      <w:r>
        <w:rPr>
          <w:i w:val="0"/>
        </w:rPr>
        <w:t xml:space="preserve">to </w:t>
      </w:r>
      <w:r w:rsidR="000470FD">
        <w:rPr>
          <w:i w:val="0"/>
        </w:rPr>
        <w:t xml:space="preserve">treat </w:t>
      </w:r>
      <w:r w:rsidR="00094DDF" w:rsidRPr="00094DDF">
        <w:rPr>
          <w:i w:val="0"/>
        </w:rPr>
        <w:t xml:space="preserve">such patients </w:t>
      </w:r>
      <w:r w:rsidR="000470FD">
        <w:rPr>
          <w:i w:val="0"/>
        </w:rPr>
        <w:t>with</w:t>
      </w:r>
      <w:r w:rsidR="00094DDF" w:rsidRPr="00094DDF">
        <w:rPr>
          <w:i w:val="0"/>
        </w:rPr>
        <w:t xml:space="preserve"> alternative therapies.</w:t>
      </w:r>
      <w:r w:rsidR="0066336E">
        <w:rPr>
          <w:i w:val="0"/>
        </w:rPr>
        <w:t xml:space="preserve"> </w:t>
      </w:r>
      <w:r w:rsidR="00DB490D">
        <w:rPr>
          <w:i w:val="0"/>
        </w:rPr>
        <w:t>Here we use</w:t>
      </w:r>
      <w:r w:rsidR="003D41B2">
        <w:rPr>
          <w:i w:val="0"/>
        </w:rPr>
        <w:t>d</w:t>
      </w:r>
      <w:r w:rsidR="00DB490D">
        <w:rPr>
          <w:i w:val="0"/>
        </w:rPr>
        <w:t xml:space="preserve"> bulk RNA-sequencing techniques</w:t>
      </w:r>
      <w:r w:rsidR="00AA5F0C">
        <w:rPr>
          <w:i w:val="0"/>
        </w:rPr>
        <w:t>,</w:t>
      </w:r>
      <w:r w:rsidR="00DB490D">
        <w:rPr>
          <w:i w:val="0"/>
        </w:rPr>
        <w:t xml:space="preserve"> in tandem with </w:t>
      </w:r>
      <w:r w:rsidR="00AA5F0C">
        <w:rPr>
          <w:i w:val="0"/>
        </w:rPr>
        <w:t xml:space="preserve">validation by </w:t>
      </w:r>
      <w:r w:rsidR="00DB490D">
        <w:rPr>
          <w:i w:val="0"/>
        </w:rPr>
        <w:t>immuno</w:t>
      </w:r>
      <w:r w:rsidR="00694BE7">
        <w:rPr>
          <w:i w:val="0"/>
        </w:rPr>
        <w:t xml:space="preserve">staining and </w:t>
      </w:r>
      <w:r w:rsidR="00AA5F0C">
        <w:rPr>
          <w:i w:val="0"/>
        </w:rPr>
        <w:t>multiplex staining,</w:t>
      </w:r>
      <w:r w:rsidR="00DB490D">
        <w:rPr>
          <w:i w:val="0"/>
        </w:rPr>
        <w:t xml:space="preserve"> to </w:t>
      </w:r>
      <w:r w:rsidR="000470FD">
        <w:rPr>
          <w:i w:val="0"/>
        </w:rPr>
        <w:t>identify</w:t>
      </w:r>
      <w:r w:rsidR="00DB490D">
        <w:rPr>
          <w:i w:val="0"/>
        </w:rPr>
        <w:t xml:space="preserve"> key gen</w:t>
      </w:r>
      <w:r w:rsidR="00AA5F0C">
        <w:rPr>
          <w:i w:val="0"/>
        </w:rPr>
        <w:t>etic</w:t>
      </w:r>
      <w:r w:rsidR="00DB490D">
        <w:rPr>
          <w:i w:val="0"/>
        </w:rPr>
        <w:t xml:space="preserve"> differences in </w:t>
      </w:r>
      <w:r w:rsidR="000470FD">
        <w:rPr>
          <w:i w:val="0"/>
        </w:rPr>
        <w:t xml:space="preserve">GBM PDX </w:t>
      </w:r>
      <w:r w:rsidR="006B44F2">
        <w:rPr>
          <w:i w:val="0"/>
        </w:rPr>
        <w:t xml:space="preserve">tumors </w:t>
      </w:r>
      <w:r w:rsidR="000470FD">
        <w:rPr>
          <w:i w:val="0"/>
        </w:rPr>
        <w:t xml:space="preserve">that </w:t>
      </w:r>
      <w:r w:rsidR="00617AA4">
        <w:rPr>
          <w:i w:val="0"/>
        </w:rPr>
        <w:t>were</w:t>
      </w:r>
      <w:r w:rsidR="000470FD">
        <w:rPr>
          <w:i w:val="0"/>
        </w:rPr>
        <w:t xml:space="preserve"> poor</w:t>
      </w:r>
      <w:r>
        <w:rPr>
          <w:i w:val="0"/>
        </w:rPr>
        <w:t xml:space="preserve"> </w:t>
      </w:r>
      <w:r w:rsidR="000470FD">
        <w:rPr>
          <w:i w:val="0"/>
        </w:rPr>
        <w:t xml:space="preserve">responders </w:t>
      </w:r>
      <w:r w:rsidR="00DB490D">
        <w:rPr>
          <w:i w:val="0"/>
        </w:rPr>
        <w:t xml:space="preserve">to bevacizumab </w:t>
      </w:r>
      <w:r w:rsidR="00AA5F0C">
        <w:rPr>
          <w:i w:val="0"/>
        </w:rPr>
        <w:t>therapy</w:t>
      </w:r>
      <w:r w:rsidR="0003666A">
        <w:rPr>
          <w:i w:val="0"/>
        </w:rPr>
        <w:t>. Specifically, we</w:t>
      </w:r>
      <w:r w:rsidR="00DB490D">
        <w:rPr>
          <w:i w:val="0"/>
        </w:rPr>
        <w:t xml:space="preserve"> </w:t>
      </w:r>
      <w:r w:rsidR="0003666A">
        <w:rPr>
          <w:i w:val="0"/>
        </w:rPr>
        <w:t xml:space="preserve">have </w:t>
      </w:r>
      <w:r w:rsidR="000470FD">
        <w:rPr>
          <w:i w:val="0"/>
        </w:rPr>
        <w:t>identif</w:t>
      </w:r>
      <w:r w:rsidR="0003666A">
        <w:rPr>
          <w:i w:val="0"/>
        </w:rPr>
        <w:t>ied</w:t>
      </w:r>
      <w:r w:rsidR="000470FD">
        <w:rPr>
          <w:i w:val="0"/>
        </w:rPr>
        <w:t xml:space="preserve"> upregulation of a transcription factor and </w:t>
      </w:r>
      <w:r w:rsidR="00A45748">
        <w:rPr>
          <w:i w:val="0"/>
        </w:rPr>
        <w:t xml:space="preserve">of </w:t>
      </w:r>
      <w:r w:rsidR="000470FD">
        <w:rPr>
          <w:i w:val="0"/>
        </w:rPr>
        <w:t xml:space="preserve">multiple angiogenesis genes that it regulates in the </w:t>
      </w:r>
      <w:r w:rsidR="004C268A">
        <w:rPr>
          <w:i w:val="0"/>
        </w:rPr>
        <w:t xml:space="preserve">tumors that were </w:t>
      </w:r>
      <w:r>
        <w:rPr>
          <w:i w:val="0"/>
        </w:rPr>
        <w:t>poor responders</w:t>
      </w:r>
      <w:r w:rsidR="0003666A">
        <w:rPr>
          <w:i w:val="0"/>
        </w:rPr>
        <w:t xml:space="preserve"> to bevacizumab</w:t>
      </w:r>
      <w:r w:rsidR="000470FD">
        <w:rPr>
          <w:i w:val="0"/>
        </w:rPr>
        <w:t xml:space="preserve">. Targeting </w:t>
      </w:r>
      <w:r w:rsidR="00617AA4">
        <w:rPr>
          <w:i w:val="0"/>
        </w:rPr>
        <w:t xml:space="preserve">the transcription factor </w:t>
      </w:r>
      <w:r w:rsidR="000470FD">
        <w:rPr>
          <w:i w:val="0"/>
        </w:rPr>
        <w:t>or</w:t>
      </w:r>
      <w:r w:rsidR="00617AA4">
        <w:rPr>
          <w:i w:val="0"/>
        </w:rPr>
        <w:t xml:space="preserve"> one of the downstream genes it regulates </w:t>
      </w:r>
      <w:r w:rsidR="00DB490D">
        <w:rPr>
          <w:i w:val="0"/>
        </w:rPr>
        <w:t xml:space="preserve">in conjunction with </w:t>
      </w:r>
      <w:r w:rsidR="00AA5F0C">
        <w:rPr>
          <w:i w:val="0"/>
        </w:rPr>
        <w:t>the targeting of VEGF-A</w:t>
      </w:r>
      <w:r w:rsidR="000470FD">
        <w:rPr>
          <w:i w:val="0"/>
        </w:rPr>
        <w:t xml:space="preserve"> </w:t>
      </w:r>
      <w:r>
        <w:rPr>
          <w:i w:val="0"/>
        </w:rPr>
        <w:t xml:space="preserve">may </w:t>
      </w:r>
      <w:r w:rsidR="00A45748">
        <w:rPr>
          <w:i w:val="0"/>
        </w:rPr>
        <w:t>improve the efficacy of bevacizumab therapy in GBM</w:t>
      </w:r>
      <w:r w:rsidR="00DB490D">
        <w:rPr>
          <w:i w:val="0"/>
        </w:rPr>
        <w:t xml:space="preserve">. </w:t>
      </w:r>
    </w:p>
    <w:p w14:paraId="02821F51" w14:textId="77777777" w:rsidR="00691328" w:rsidRDefault="00691328">
      <w:pPr>
        <w:rPr>
          <w:b/>
          <w:bCs/>
          <w:iCs/>
          <w:szCs w:val="28"/>
        </w:rPr>
      </w:pPr>
      <w:r>
        <w:br w:type="page"/>
      </w:r>
    </w:p>
    <w:p w14:paraId="603EAE9D" w14:textId="116C4AE6" w:rsidR="00023A72" w:rsidRPr="00CF2315" w:rsidRDefault="00B20918" w:rsidP="00CF2315">
      <w:pPr>
        <w:pStyle w:val="Heading1"/>
      </w:pPr>
      <w:r>
        <w:lastRenderedPageBreak/>
        <w:t>2</w:t>
      </w:r>
      <w:r>
        <w:tab/>
      </w:r>
      <w:r w:rsidR="00DB490D">
        <w:t>Methods</w:t>
      </w:r>
    </w:p>
    <w:p w14:paraId="7015AFC1" w14:textId="471AB2A8" w:rsidR="0064540B" w:rsidRPr="0064540B" w:rsidRDefault="0064540B" w:rsidP="00B03DEA">
      <w:pPr>
        <w:pStyle w:val="BodyText"/>
        <w:rPr>
          <w:i/>
        </w:rPr>
      </w:pPr>
      <w:r w:rsidRPr="0064540B">
        <w:rPr>
          <w:i/>
        </w:rPr>
        <w:t>2.1 Animal Studies</w:t>
      </w:r>
    </w:p>
    <w:p w14:paraId="5FBDAF13" w14:textId="53715CF9" w:rsidR="00574E5A" w:rsidRPr="00F155F4" w:rsidRDefault="00DB490D" w:rsidP="00B03DEA">
      <w:pPr>
        <w:pStyle w:val="BodyText"/>
      </w:pPr>
      <w:r>
        <w:t>Human patient-derived xenograft tumors (PDXs)</w:t>
      </w:r>
      <w:r w:rsidR="00443833">
        <w:t xml:space="preserve"> from GBM biopsy (PDX </w:t>
      </w:r>
      <w:r w:rsidR="006B44F2">
        <w:t>#</w:t>
      </w:r>
      <w:r w:rsidR="00443833">
        <w:t xml:space="preserve">64, </w:t>
      </w:r>
      <w:r w:rsidR="00D2295A">
        <w:t xml:space="preserve">76, 80, 85, </w:t>
      </w:r>
      <w:r w:rsidR="00443833">
        <w:t xml:space="preserve">108, </w:t>
      </w:r>
      <w:r w:rsidR="00D2295A">
        <w:t xml:space="preserve">115, 12, </w:t>
      </w:r>
      <w:r w:rsidR="00443833">
        <w:t>39 and 59)</w:t>
      </w:r>
      <w:r>
        <w:t xml:space="preserve"> were </w:t>
      </w:r>
      <w:r w:rsidR="00DB0AFD">
        <w:t xml:space="preserve">propagated </w:t>
      </w:r>
      <w:r w:rsidR="00200AAC">
        <w:t>orthotopically</w:t>
      </w:r>
      <w:r w:rsidRPr="00DB490D">
        <w:t xml:space="preserve"> in athymic nude mice</w:t>
      </w:r>
      <w:r w:rsidR="00C35C31">
        <w:t xml:space="preserve"> as described </w:t>
      </w:r>
      <w:proofErr w:type="gramStart"/>
      <w:r w:rsidR="00C35C31">
        <w:t>previously</w:t>
      </w:r>
      <w:r w:rsidR="00C35C31" w:rsidRPr="00C35C31">
        <w:rPr>
          <w:highlight w:val="yellow"/>
          <w:vertAlign w:val="superscript"/>
        </w:rPr>
        <w:t>(</w:t>
      </w:r>
      <w:proofErr w:type="gramEnd"/>
      <w:r w:rsidR="00C35C31" w:rsidRPr="00C35C31">
        <w:rPr>
          <w:highlight w:val="yellow"/>
          <w:vertAlign w:val="superscript"/>
        </w:rPr>
        <w:t>Ref</w:t>
      </w:r>
      <w:r w:rsidR="007D0AB3">
        <w:rPr>
          <w:highlight w:val="yellow"/>
          <w:vertAlign w:val="superscript"/>
        </w:rPr>
        <w:t>-</w:t>
      </w:r>
      <w:proofErr w:type="spellStart"/>
      <w:r w:rsidR="001A73AF">
        <w:rPr>
          <w:highlight w:val="yellow"/>
          <w:vertAlign w:val="superscript"/>
        </w:rPr>
        <w:t>clg</w:t>
      </w:r>
      <w:proofErr w:type="spellEnd"/>
      <w:r w:rsidR="001A73AF">
        <w:rPr>
          <w:highlight w:val="yellow"/>
          <w:vertAlign w:val="superscript"/>
        </w:rPr>
        <w:t xml:space="preserve"> will find</w:t>
      </w:r>
      <w:r w:rsidR="00C35C31" w:rsidRPr="00C35C31">
        <w:rPr>
          <w:highlight w:val="yellow"/>
          <w:vertAlign w:val="superscript"/>
        </w:rPr>
        <w:t>)</w:t>
      </w:r>
      <w:r>
        <w:t xml:space="preserve">. </w:t>
      </w:r>
      <w:r w:rsidR="00443833">
        <w:t xml:space="preserve"> </w:t>
      </w:r>
      <w:r w:rsidR="007D0AB3">
        <w:t>PDX t</w:t>
      </w:r>
      <w:r w:rsidR="00443833">
        <w:t>umo</w:t>
      </w:r>
      <w:r w:rsidR="000E27D5">
        <w:t>r</w:t>
      </w:r>
      <w:r w:rsidR="007D0AB3">
        <w:t xml:space="preserve"> cells (</w:t>
      </w:r>
      <w:r w:rsidR="008D194E">
        <w:t>300</w:t>
      </w:r>
      <w:r w:rsidR="007D0AB3">
        <w:t>,000 cells</w:t>
      </w:r>
      <w:r w:rsidR="008D194E">
        <w:t xml:space="preserve"> in 3 µl</w:t>
      </w:r>
      <w:r w:rsidR="007D0AB3">
        <w:t>) were injected with stereota</w:t>
      </w:r>
      <w:r w:rsidR="0080119A">
        <w:t>c</w:t>
      </w:r>
      <w:r w:rsidR="007D0AB3">
        <w:t>tic assistance</w:t>
      </w:r>
      <w:r w:rsidR="008D194E">
        <w:t xml:space="preserve"> into the right basal ganglia</w:t>
      </w:r>
      <w:r w:rsidR="00D2295A">
        <w:t>, tumors were allowed to establish and propagate, and mice were euthanized when moribund, followed by harvesting of tumor for RNA-sequencing</w:t>
      </w:r>
      <w:r w:rsidR="008D194E">
        <w:t>.</w:t>
      </w:r>
      <w:r w:rsidR="00CE3D0F">
        <w:t xml:space="preserve"> </w:t>
      </w:r>
      <w:r w:rsidR="00D2295A">
        <w:t xml:space="preserve">The experiment was </w:t>
      </w:r>
      <w:r w:rsidR="00200AAC">
        <w:t>repeated,</w:t>
      </w:r>
      <w:r w:rsidR="00D2295A">
        <w:t xml:space="preserve"> and the t</w:t>
      </w:r>
      <w:r w:rsidR="00E35DAF">
        <w:t>umors were</w:t>
      </w:r>
      <w:r w:rsidR="00443833">
        <w:t xml:space="preserve"> </w:t>
      </w:r>
      <w:r w:rsidR="000E27D5">
        <w:t xml:space="preserve">allowed to </w:t>
      </w:r>
      <w:r w:rsidR="00443833">
        <w:t>establish</w:t>
      </w:r>
      <w:r w:rsidR="000E27D5">
        <w:t xml:space="preserve"> </w:t>
      </w:r>
      <w:r w:rsidR="007D0AB3">
        <w:t xml:space="preserve">for </w:t>
      </w:r>
      <w:r w:rsidR="00E35DAF">
        <w:t>two</w:t>
      </w:r>
      <w:r w:rsidR="000E27D5">
        <w:t xml:space="preserve"> weeks</w:t>
      </w:r>
      <w:r w:rsidR="00D2295A">
        <w:t xml:space="preserve">, </w:t>
      </w:r>
      <w:r w:rsidR="00E35DAF">
        <w:t xml:space="preserve">and </w:t>
      </w:r>
      <w:r w:rsidR="000E27D5">
        <w:t xml:space="preserve">mice were </w:t>
      </w:r>
      <w:r w:rsidR="00E35DAF">
        <w:t xml:space="preserve">then </w:t>
      </w:r>
      <w:r w:rsidR="000E27D5">
        <w:t xml:space="preserve">randomly assigned to a treatment group, bevacizumab (5 mg/kg </w:t>
      </w:r>
      <w:proofErr w:type="spellStart"/>
      <w:r w:rsidR="000E27D5">
        <w:t>i.p.</w:t>
      </w:r>
      <w:proofErr w:type="spellEnd"/>
      <w:r w:rsidR="000E27D5">
        <w:t xml:space="preserve"> biweekly) or vehicle</w:t>
      </w:r>
      <w:r w:rsidR="00E35DAF">
        <w:t>. T</w:t>
      </w:r>
      <w:r w:rsidR="000E27D5">
        <w:t>reatment was continued until euthanasia</w:t>
      </w:r>
      <w:r w:rsidR="00E35DAF">
        <w:t xml:space="preserve">, which </w:t>
      </w:r>
      <w:r w:rsidR="006B44F2">
        <w:t xml:space="preserve">was performed </w:t>
      </w:r>
      <w:r w:rsidR="00CE3D0F">
        <w:t>when the mice were moribund</w:t>
      </w:r>
      <w:r w:rsidR="000E27D5">
        <w:t xml:space="preserve">. </w:t>
      </w:r>
      <w:r w:rsidR="004F7B95">
        <w:t xml:space="preserve">Tumors were defined as </w:t>
      </w:r>
      <w:r w:rsidR="00D2295A">
        <w:t>poor</w:t>
      </w:r>
      <w:r w:rsidR="004F7B95">
        <w:t xml:space="preserve">- or </w:t>
      </w:r>
      <w:r w:rsidR="00D2295A">
        <w:t>good</w:t>
      </w:r>
      <w:r w:rsidR="004F7B95">
        <w:t>-responders to bevacizumab therapy based on their o</w:t>
      </w:r>
      <w:r w:rsidR="00DB0AFD">
        <w:t>verall-</w:t>
      </w:r>
      <w:r w:rsidR="004F7B95">
        <w:t xml:space="preserve">survival compared to the vehicle group, with poor-responders having no change in median overall-survival as compared to the vehicle treatment group, and good-responders having a significantly longer </w:t>
      </w:r>
      <w:r w:rsidR="00CE3D0F">
        <w:t xml:space="preserve">median </w:t>
      </w:r>
      <w:r w:rsidR="004F7B95">
        <w:t>overall-survival as compared t</w:t>
      </w:r>
      <w:r w:rsidR="00D2295A">
        <w:t xml:space="preserve">o the vehicle treatment group. At euthanasia, </w:t>
      </w:r>
      <w:r w:rsidR="004F7B95">
        <w:t>brains were</w:t>
      </w:r>
      <w:r w:rsidR="000E27D5">
        <w:t xml:space="preserve"> fixed in 4% paraformaldehyde, followed by 30% buffered sucrose, frozen in OCT and stored at -70</w:t>
      </w:r>
      <w:r w:rsidR="000E27D5" w:rsidRPr="00783411">
        <w:rPr>
          <w:vertAlign w:val="superscript"/>
        </w:rPr>
        <w:t>o</w:t>
      </w:r>
      <w:r w:rsidR="000E27D5">
        <w:t>, as described</w:t>
      </w:r>
      <w:r w:rsidR="009E26D5">
        <w:fldChar w:fldCharType="begin"/>
      </w:r>
      <w:r w:rsidR="009E26D5">
        <w:instrText xml:space="preserve"> ADDIN ZOTERO_ITEM CSL_CITATION {"citationID":"wZS7C7wt","properties":{"formattedCitation":"\\super 15\\nosupersub{}","plainCitation":"15","noteIndex":0},"citationItems":[{"id":1166,"uris":["http://zotero.org/users/8255195/items/4GK4VLES"],"itemData":{"id":1166,"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9E26D5">
        <w:fldChar w:fldCharType="separate"/>
      </w:r>
      <w:r w:rsidR="009E26D5" w:rsidRPr="009E26D5">
        <w:rPr>
          <w:vertAlign w:val="superscript"/>
        </w:rPr>
        <w:t>15</w:t>
      </w:r>
      <w:r w:rsidR="009E26D5">
        <w:fldChar w:fldCharType="end"/>
      </w:r>
      <w:r w:rsidR="000E27D5">
        <w:t>.</w:t>
      </w:r>
      <w:r>
        <w:t xml:space="preserve"> </w:t>
      </w:r>
      <w:r w:rsidR="003B4B5C">
        <w:t>All animal experiments were done in accordance with</w:t>
      </w:r>
      <w:r w:rsidR="00AB2412">
        <w:t>,</w:t>
      </w:r>
      <w:r w:rsidR="003B4B5C">
        <w:t xml:space="preserve"> and </w:t>
      </w:r>
      <w:r w:rsidR="00C35C31">
        <w:t xml:space="preserve">with </w:t>
      </w:r>
      <w:r w:rsidR="003B4B5C">
        <w:t xml:space="preserve">approval </w:t>
      </w:r>
      <w:r w:rsidR="00C35C31">
        <w:t>of</w:t>
      </w:r>
      <w:r w:rsidR="003B4B5C">
        <w:t xml:space="preserve"> the Institutional Animal Care and Use Committee </w:t>
      </w:r>
      <w:r w:rsidR="00AB2412">
        <w:t xml:space="preserve">(IACUC) </w:t>
      </w:r>
      <w:r w:rsidR="003B4B5C">
        <w:t>of the Mayo Clinic</w:t>
      </w:r>
      <w:r w:rsidR="008548B8">
        <w:t xml:space="preserve"> in Rochester, MN</w:t>
      </w:r>
      <w:r w:rsidR="003B4B5C">
        <w:t>.</w:t>
      </w:r>
    </w:p>
    <w:p w14:paraId="0AF25747" w14:textId="76220A7C" w:rsidR="00E12C3D" w:rsidRPr="00B20918" w:rsidRDefault="00EB71E2" w:rsidP="00B20918">
      <w:pPr>
        <w:pStyle w:val="Heading2"/>
      </w:pPr>
      <w:r w:rsidRPr="00B20918">
        <w:t>2</w:t>
      </w:r>
      <w:r w:rsidR="00E12C3D" w:rsidRPr="00B20918">
        <w:t>.</w:t>
      </w:r>
      <w:r w:rsidR="0064540B">
        <w:t>2</w:t>
      </w:r>
      <w:r w:rsidR="00E12C3D" w:rsidRPr="00B20918">
        <w:t xml:space="preserve"> </w:t>
      </w:r>
      <w:r w:rsidR="00ED0E4E">
        <w:t>Biochemical Methods</w:t>
      </w:r>
    </w:p>
    <w:p w14:paraId="6B9A983F" w14:textId="38931D4D" w:rsidR="00ED0E4E" w:rsidRDefault="00BE16C9" w:rsidP="00DB706E">
      <w:pPr>
        <w:pStyle w:val="BodyTextIndented"/>
        <w:ind w:firstLine="0"/>
      </w:pPr>
      <w:r>
        <w:t>Immunostaining for EGR1 was performed as described previously</w:t>
      </w:r>
      <w:r w:rsidR="00651B17">
        <w:rPr>
          <w:i/>
        </w:rPr>
        <w:fldChar w:fldCharType="begin"/>
      </w:r>
      <w:r w:rsidR="009E26D5">
        <w:rPr>
          <w:i/>
        </w:rPr>
        <w:instrText xml:space="preserve"> ADDIN ZOTERO_ITEM CSL_CITATION {"citationID":"JJqzxZpd","properties":{"formattedCitation":"\\super 6\\nosupersub{}","plainCitation":"6","noteIndex":0},"citationItems":[{"id":"WhwtAojC/IRUHEPbm","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651B17">
        <w:rPr>
          <w:i/>
        </w:rPr>
        <w:fldChar w:fldCharType="separate"/>
      </w:r>
      <w:r w:rsidR="00651B17" w:rsidRPr="00EB7919">
        <w:rPr>
          <w:vertAlign w:val="superscript"/>
        </w:rPr>
        <w:t>6</w:t>
      </w:r>
      <w:r w:rsidR="00651B17">
        <w:rPr>
          <w:i/>
        </w:rPr>
        <w:fldChar w:fldCharType="end"/>
      </w:r>
      <w:r w:rsidR="00ED0E4E">
        <w:t>. Briefly, frozen sections were blocked for peroxidases, permeabilized with 0.25% Triton X-100 (1 min, 22</w:t>
      </w:r>
      <w:r w:rsidR="00ED0E4E" w:rsidRPr="00ED0E4E">
        <w:rPr>
          <w:vertAlign w:val="superscript"/>
        </w:rPr>
        <w:t>o</w:t>
      </w:r>
      <w:r w:rsidR="00ED0E4E">
        <w:t>C), s</w:t>
      </w:r>
      <w:r w:rsidR="00F57888">
        <w:t>ubjected to antigen retrieval (</w:t>
      </w:r>
      <w:r w:rsidR="00690823">
        <w:t>Tris-EDTA buffer, pH 9.0</w:t>
      </w:r>
      <w:r w:rsidR="00ED0E4E">
        <w:t xml:space="preserve">), blocked with 5% BSA/PBS, reacted with </w:t>
      </w:r>
      <w:r w:rsidR="009C2E84">
        <w:t>1.37</w:t>
      </w:r>
      <w:r w:rsidR="00ED0E4E">
        <w:t xml:space="preserve"> µg/ml rabbit anti-EGR1 </w:t>
      </w:r>
      <w:r w:rsidR="004F1059">
        <w:t xml:space="preserve">IgG </w:t>
      </w:r>
      <w:r w:rsidR="00ED0E4E">
        <w:t>(</w:t>
      </w:r>
      <w:proofErr w:type="spellStart"/>
      <w:r w:rsidR="00ED0E4E">
        <w:t>ProteinTech</w:t>
      </w:r>
      <w:proofErr w:type="spellEnd"/>
      <w:r w:rsidR="00ED0E4E">
        <w:t>, cat #</w:t>
      </w:r>
      <w:r w:rsidR="00652DB0">
        <w:t>55117</w:t>
      </w:r>
      <w:r w:rsidR="004F1059">
        <w:t>-1-AP</w:t>
      </w:r>
      <w:r w:rsidR="00ED0E4E">
        <w:t>)</w:t>
      </w:r>
      <w:r w:rsidR="004F1059">
        <w:t xml:space="preserve"> overnight at 4</w:t>
      </w:r>
      <w:r w:rsidR="004F1059" w:rsidRPr="004F1059">
        <w:rPr>
          <w:vertAlign w:val="superscript"/>
        </w:rPr>
        <w:t>o</w:t>
      </w:r>
      <w:r w:rsidR="004F1059">
        <w:t>C</w:t>
      </w:r>
      <w:r w:rsidR="00ED0E4E">
        <w:t xml:space="preserve">, washed, </w:t>
      </w:r>
      <w:r w:rsidR="00054CC5">
        <w:t xml:space="preserve">reacted with </w:t>
      </w:r>
      <w:r w:rsidR="00ED0E4E">
        <w:t xml:space="preserve">goat </w:t>
      </w:r>
      <w:r w:rsidR="00ED0E4E">
        <w:lastRenderedPageBreak/>
        <w:t>anti-rabbit HRP-conjugated secondary antibody</w:t>
      </w:r>
      <w:r>
        <w:t xml:space="preserve"> </w:t>
      </w:r>
      <w:r w:rsidR="00ED0E4E">
        <w:t>(</w:t>
      </w:r>
      <w:r w:rsidR="004F1059">
        <w:t>Sigma-</w:t>
      </w:r>
      <w:proofErr w:type="spellStart"/>
      <w:r w:rsidR="004F1059">
        <w:t>ThermoFisher</w:t>
      </w:r>
      <w:proofErr w:type="spellEnd"/>
      <w:r w:rsidR="00ED0E4E">
        <w:t xml:space="preserve">), developed with DAB </w:t>
      </w:r>
      <w:r w:rsidR="004F1059">
        <w:t xml:space="preserve">substrate, </w:t>
      </w:r>
      <w:r w:rsidR="00DC6A54">
        <w:t xml:space="preserve">the </w:t>
      </w:r>
      <w:r w:rsidR="00ED0E4E">
        <w:t>nucl</w:t>
      </w:r>
      <w:r w:rsidR="00DC6A54">
        <w:t>ei stained with hematoxylin and the slides</w:t>
      </w:r>
      <w:r w:rsidR="004F1059">
        <w:t xml:space="preserve"> </w:t>
      </w:r>
      <w:proofErr w:type="spellStart"/>
      <w:r w:rsidR="00ED0E4E">
        <w:t>coverslipped</w:t>
      </w:r>
      <w:proofErr w:type="spellEnd"/>
      <w:r w:rsidR="00ED0E4E">
        <w:t>. Sections were imaged and photographed on a Leica DMRB microscope.</w:t>
      </w:r>
      <w:r w:rsidR="00E252BD">
        <w:t xml:space="preserve"> </w:t>
      </w:r>
      <w:r w:rsidR="00ED0E4E">
        <w:t xml:space="preserve">Multiplex staining for RAMP3, </w:t>
      </w:r>
      <w:r w:rsidR="00F57888">
        <w:t xml:space="preserve">adrenomedullin, </w:t>
      </w:r>
      <w:r w:rsidR="00ED0E4E">
        <w:t xml:space="preserve">α7-nAChR and EGR1, along with staining for human nuclear antigen (HNA), CD31, </w:t>
      </w:r>
      <w:r w:rsidR="00DC6A54">
        <w:t xml:space="preserve">and </w:t>
      </w:r>
      <w:r w:rsidR="00ED0E4E">
        <w:t xml:space="preserve">Ki67 was performed </w:t>
      </w:r>
      <w:r w:rsidR="00DC6A54">
        <w:t xml:space="preserve">as described previously </w:t>
      </w:r>
      <w:r w:rsidR="00690823">
        <w:t>(</w:t>
      </w:r>
      <w:proofErr w:type="spellStart"/>
      <w:r w:rsidR="00690823" w:rsidRPr="00690823">
        <w:rPr>
          <w:highlight w:val="yellow"/>
        </w:rPr>
        <w:t>clg</w:t>
      </w:r>
      <w:proofErr w:type="spellEnd"/>
      <w:r w:rsidR="00690823" w:rsidRPr="00690823">
        <w:rPr>
          <w:highlight w:val="yellow"/>
        </w:rPr>
        <w:t xml:space="preserve"> will get Dr. Judy </w:t>
      </w:r>
      <w:proofErr w:type="spellStart"/>
      <w:r w:rsidR="00690823" w:rsidRPr="00690823">
        <w:rPr>
          <w:highlight w:val="yellow"/>
        </w:rPr>
        <w:t>Drazba’s</w:t>
      </w:r>
      <w:proofErr w:type="spellEnd"/>
      <w:r w:rsidR="00690823" w:rsidRPr="00690823">
        <w:rPr>
          <w:highlight w:val="yellow"/>
        </w:rPr>
        <w:t xml:space="preserve"> help with </w:t>
      </w:r>
      <w:r w:rsidR="00054CC5">
        <w:rPr>
          <w:highlight w:val="yellow"/>
        </w:rPr>
        <w:t xml:space="preserve">protocol </w:t>
      </w:r>
      <w:r w:rsidR="00DC6A54">
        <w:rPr>
          <w:highlight w:val="yellow"/>
        </w:rPr>
        <w:t xml:space="preserve">details </w:t>
      </w:r>
      <w:r w:rsidR="00690823" w:rsidRPr="00690823">
        <w:rPr>
          <w:highlight w:val="yellow"/>
        </w:rPr>
        <w:t xml:space="preserve">as </w:t>
      </w:r>
      <w:r w:rsidR="00054CC5">
        <w:rPr>
          <w:highlight w:val="yellow"/>
        </w:rPr>
        <w:t xml:space="preserve">it </w:t>
      </w:r>
      <w:r w:rsidR="00690823" w:rsidRPr="00690823">
        <w:rPr>
          <w:highlight w:val="yellow"/>
        </w:rPr>
        <w:t>is a little different</w:t>
      </w:r>
      <w:r w:rsidR="00DC6A54">
        <w:t xml:space="preserve"> </w:t>
      </w:r>
      <w:r w:rsidR="00DC6A54" w:rsidRPr="00DC6A54">
        <w:rPr>
          <w:highlight w:val="yellow"/>
        </w:rPr>
        <w:t>and a reference</w:t>
      </w:r>
      <w:r w:rsidR="00690823" w:rsidRPr="00DC6A54">
        <w:rPr>
          <w:highlight w:val="yellow"/>
        </w:rPr>
        <w:t>)</w:t>
      </w:r>
      <w:r w:rsidR="00FD4507">
        <w:t xml:space="preserve"> </w:t>
      </w:r>
      <w:r w:rsidR="00FD4507" w:rsidRPr="00FD4507">
        <w:rPr>
          <w:highlight w:val="yellow"/>
          <w:vertAlign w:val="superscript"/>
        </w:rPr>
        <w:t>(Refs)</w:t>
      </w:r>
      <w:r w:rsidR="00ED0E4E">
        <w:t>.</w:t>
      </w:r>
    </w:p>
    <w:p w14:paraId="3B8B547A" w14:textId="6067922B" w:rsidR="00D018A6" w:rsidRDefault="00EB71E2" w:rsidP="00B20918">
      <w:pPr>
        <w:pStyle w:val="Heading2"/>
      </w:pPr>
      <w:r w:rsidRPr="00B20918">
        <w:t>2</w:t>
      </w:r>
      <w:r w:rsidR="00F155F4" w:rsidRPr="00B20918">
        <w:t>.</w:t>
      </w:r>
      <w:r w:rsidR="0064540B">
        <w:t>3</w:t>
      </w:r>
      <w:r w:rsidR="00EF010D" w:rsidRPr="00B20918">
        <w:tab/>
      </w:r>
      <w:r w:rsidR="00DB490D">
        <w:t xml:space="preserve">Computational </w:t>
      </w:r>
      <w:r w:rsidR="00882DD3">
        <w:t>Analysis</w:t>
      </w:r>
    </w:p>
    <w:p w14:paraId="6D377F33" w14:textId="677B94FA" w:rsidR="00DF55BE" w:rsidRPr="00DF55BE" w:rsidRDefault="00FD071F" w:rsidP="000D3D32">
      <w:pPr>
        <w:pStyle w:val="BodyTextIndented"/>
        <w:ind w:firstLine="0"/>
      </w:pPr>
      <w:r>
        <w:t xml:space="preserve">RNA sequencing was done through the </w:t>
      </w:r>
      <w:r w:rsidR="00DB490D">
        <w:t>Illumina Next-Gen</w:t>
      </w:r>
      <w:r>
        <w:t>eration</w:t>
      </w:r>
      <w:r w:rsidR="00DB490D">
        <w:t xml:space="preserve"> Sequencing </w:t>
      </w:r>
      <w:r w:rsidR="00DB490D">
        <w:tab/>
        <w:t>(NGS)</w:t>
      </w:r>
      <w:r w:rsidR="00200AAC">
        <w:t xml:space="preserve"> </w:t>
      </w:r>
      <w:r>
        <w:t>protocol</w:t>
      </w:r>
      <w:r w:rsidR="000D3D32">
        <w:t xml:space="preserve"> {</w:t>
      </w:r>
      <w:r w:rsidR="000D3D32" w:rsidRPr="001E013D">
        <w:rPr>
          <w:highlight w:val="yellow"/>
        </w:rPr>
        <w:t>TODO: define exact NGS subprotocol with citation</w:t>
      </w:r>
      <w:r w:rsidR="001E013D" w:rsidRPr="001E013D">
        <w:rPr>
          <w:highlight w:val="yellow"/>
        </w:rPr>
        <w:t>-</w:t>
      </w:r>
      <w:proofErr w:type="spellStart"/>
      <w:r w:rsidR="001E013D">
        <w:rPr>
          <w:highlight w:val="yellow"/>
        </w:rPr>
        <w:t>clg</w:t>
      </w:r>
      <w:proofErr w:type="spellEnd"/>
      <w:r w:rsidR="001E013D" w:rsidRPr="001E013D">
        <w:rPr>
          <w:highlight w:val="yellow"/>
        </w:rPr>
        <w:t xml:space="preserve"> </w:t>
      </w:r>
      <w:r w:rsidR="00D2295A">
        <w:rPr>
          <w:highlight w:val="yellow"/>
        </w:rPr>
        <w:t xml:space="preserve">will </w:t>
      </w:r>
      <w:r w:rsidR="001E013D" w:rsidRPr="001E013D">
        <w:rPr>
          <w:highlight w:val="yellow"/>
        </w:rPr>
        <w:t>get from Dr</w:t>
      </w:r>
      <w:r w:rsidR="001A73AF">
        <w:rPr>
          <w:highlight w:val="yellow"/>
        </w:rPr>
        <w:t>s</w:t>
      </w:r>
      <w:r w:rsidR="001E013D" w:rsidRPr="001E013D">
        <w:rPr>
          <w:highlight w:val="yellow"/>
        </w:rPr>
        <w:t xml:space="preserve">. </w:t>
      </w:r>
      <w:proofErr w:type="spellStart"/>
      <w:r w:rsidR="001E013D" w:rsidRPr="001A73AF">
        <w:rPr>
          <w:highlight w:val="yellow"/>
        </w:rPr>
        <w:t>Sarkaria</w:t>
      </w:r>
      <w:proofErr w:type="spellEnd"/>
      <w:r w:rsidR="001A73AF" w:rsidRPr="001A73AF">
        <w:rPr>
          <w:highlight w:val="yellow"/>
        </w:rPr>
        <w:t xml:space="preserve"> and Decker</w:t>
      </w:r>
      <w:r w:rsidR="00CE3D0F">
        <w:t xml:space="preserve">. </w:t>
      </w:r>
      <w:proofErr w:type="spellStart"/>
      <w:r w:rsidR="00CE3D0F">
        <w:rPr>
          <w:highlight w:val="yellow"/>
        </w:rPr>
        <w:t>clg</w:t>
      </w:r>
      <w:proofErr w:type="spellEnd"/>
      <w:r w:rsidR="00CE3D0F">
        <w:rPr>
          <w:highlight w:val="yellow"/>
        </w:rPr>
        <w:t xml:space="preserve"> has verified </w:t>
      </w:r>
      <w:r w:rsidR="00CE3D0F" w:rsidRPr="00CE3D0F">
        <w:rPr>
          <w:highlight w:val="yellow"/>
        </w:rPr>
        <w:t xml:space="preserve">that the pipelines used for analysis of the </w:t>
      </w:r>
      <w:proofErr w:type="spellStart"/>
      <w:r w:rsidR="00CE3D0F" w:rsidRPr="00CE3D0F">
        <w:rPr>
          <w:highlight w:val="yellow"/>
        </w:rPr>
        <w:t>RNAsequencing</w:t>
      </w:r>
      <w:proofErr w:type="spellEnd"/>
      <w:r w:rsidR="00CE3D0F" w:rsidRPr="00CE3D0F">
        <w:rPr>
          <w:highlight w:val="yellow"/>
        </w:rPr>
        <w:t xml:space="preserve"> data were specific for human RNA</w:t>
      </w:r>
      <w:r w:rsidR="000D3D32">
        <w:t>}</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B20918">
      <w:pPr>
        <w:pStyle w:val="Heading2"/>
        <w:rPr>
          <w:i w:val="0"/>
          <w:iCs/>
        </w:rPr>
      </w:pPr>
      <w:r w:rsidRPr="00DB706E">
        <w:rPr>
          <w:i w:val="0"/>
          <w:iCs/>
        </w:rPr>
        <w:t xml:space="preserve">All analysis was done using </w:t>
      </w:r>
      <w:proofErr w:type="spellStart"/>
      <w:r w:rsidRPr="00DB706E">
        <w:rPr>
          <w:i w:val="0"/>
          <w:iCs/>
        </w:rPr>
        <w:t>GalaxyProject</w:t>
      </w:r>
      <w:proofErr w:type="spellEnd"/>
      <w:r w:rsidRPr="00DB706E">
        <w:rPr>
          <w:i w:val="0"/>
          <w:iCs/>
        </w:rPr>
        <w:t xml:space="preserve"> (version 2.11.0) and R (version 4.0.3). </w:t>
      </w:r>
      <w:r w:rsidR="000D3D32">
        <w:rPr>
          <w:i w:val="0"/>
          <w:iCs/>
        </w:rPr>
        <w:t>P</w:t>
      </w:r>
      <w:r w:rsidRPr="00DB706E">
        <w:rPr>
          <w:i w:val="0"/>
          <w:iCs/>
        </w:rPr>
        <w:t xml:space="preserve">lots were generated using ggplot2 (version 3.3.5) and tables were generated using </w:t>
      </w:r>
      <w:proofErr w:type="spellStart"/>
      <w:r w:rsidR="00A3303B">
        <w:rPr>
          <w:i w:val="0"/>
          <w:iCs/>
        </w:rPr>
        <w:t>sjPlot</w:t>
      </w:r>
      <w:proofErr w:type="spellEnd"/>
      <w:r w:rsidR="00A3303B">
        <w:rPr>
          <w:i w:val="0"/>
          <w:iCs/>
        </w:rPr>
        <w:t xml:space="preserve"> </w:t>
      </w:r>
      <w:r w:rsidRPr="00DB706E">
        <w:rPr>
          <w:i w:val="0"/>
          <w:iCs/>
        </w:rPr>
        <w:t xml:space="preserve">(version </w:t>
      </w:r>
      <w:r w:rsidR="00A3303B">
        <w:rPr>
          <w:i w:val="0"/>
          <w:iCs/>
        </w:rPr>
        <w:t>2.8.9</w:t>
      </w:r>
      <w:r w:rsidRPr="00DB706E">
        <w:rPr>
          <w:i w:val="0"/>
          <w:iCs/>
        </w:rPr>
        <w:t>).</w:t>
      </w:r>
    </w:p>
    <w:p w14:paraId="3D7B3603" w14:textId="46582C9C" w:rsidR="00CC31DC" w:rsidRPr="00B20918" w:rsidRDefault="00EB71E2" w:rsidP="00B20918">
      <w:pPr>
        <w:pStyle w:val="Heading2"/>
      </w:pPr>
      <w:r w:rsidRPr="00B20918">
        <w:t>2</w:t>
      </w:r>
      <w:r w:rsidR="00CC31DC" w:rsidRPr="00B20918">
        <w:t>.</w:t>
      </w:r>
      <w:r w:rsidR="0064540B">
        <w:t>3</w:t>
      </w:r>
      <w:r w:rsidR="00DB490D">
        <w:t>.1</w:t>
      </w:r>
      <w:r w:rsidR="00CC31DC" w:rsidRPr="00B20918">
        <w:t xml:space="preserve"> </w:t>
      </w:r>
      <w:r w:rsidR="00E61DAF">
        <w:t>Data loading</w:t>
      </w:r>
      <w:r w:rsidR="00882DD3">
        <w:t xml:space="preserve">, </w:t>
      </w:r>
      <w:r w:rsidR="00E61DAF">
        <w:t>FASTQ extraction</w:t>
      </w:r>
      <w:r w:rsidR="00882DD3">
        <w:t>, and preprocessing</w:t>
      </w:r>
    </w:p>
    <w:p w14:paraId="3C7349C4" w14:textId="65A8F2AA" w:rsidR="00F454C9" w:rsidRDefault="00E61DAF" w:rsidP="00F454C9">
      <w:pPr>
        <w:pStyle w:val="Heading2"/>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w:t>
      </w:r>
      <w:r w:rsidR="0064540B">
        <w:rPr>
          <w:i w:val="0"/>
        </w:rPr>
        <w:t>3</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lastRenderedPageBreak/>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723F2BA2" w:rsidR="00DF55BE" w:rsidRDefault="00DF55BE" w:rsidP="00DF55BE">
      <w:pPr>
        <w:pStyle w:val="Heading2"/>
        <w:ind w:left="432" w:hanging="432"/>
      </w:pPr>
      <w:r w:rsidRPr="00B20918">
        <w:t>2.</w:t>
      </w:r>
      <w:r w:rsidR="0064540B">
        <w:t>3</w:t>
      </w:r>
      <w:r>
        <w:t>.</w:t>
      </w:r>
      <w:r w:rsidR="00882DD3">
        <w:t xml:space="preserve">2 </w:t>
      </w:r>
      <w:r w:rsidR="004E64EB">
        <w:t>Differential gene expression analysis</w:t>
      </w:r>
    </w:p>
    <w:p w14:paraId="0B4B408C" w14:textId="523AD59A" w:rsidR="00DF55BE" w:rsidRDefault="00DF55BE" w:rsidP="00DF55BE">
      <w:pPr>
        <w:pStyle w:val="Heading2"/>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proofErr w:type="gramStart"/>
      <w:r w:rsidR="007473EC">
        <w:rPr>
          <w:i w:val="0"/>
        </w:rPr>
        <w:t>)</w:t>
      </w:r>
      <w:r w:rsidR="00CE3D0F">
        <w:rPr>
          <w:i w:val="0"/>
        </w:rPr>
        <w:t>, and</w:t>
      </w:r>
      <w:proofErr w:type="gramEnd"/>
      <w:r w:rsidRPr="00DF55BE">
        <w:rPr>
          <w:i w:val="0"/>
        </w:rPr>
        <w:t xml:space="preserve"> started with </w:t>
      </w:r>
      <w:r w:rsidR="00CE3D0F">
        <w:rPr>
          <w:i w:val="0"/>
        </w:rPr>
        <w:t xml:space="preserve">the </w:t>
      </w:r>
      <w:r w:rsidRPr="00DF55BE">
        <w:rPr>
          <w:i w:val="0"/>
        </w:rPr>
        <w:t xml:space="preserve">loading </w:t>
      </w:r>
      <w:r w:rsidR="00CE3D0F">
        <w:rPr>
          <w:i w:val="0"/>
        </w:rPr>
        <w:t xml:space="preserve">of </w:t>
      </w:r>
      <w:r w:rsidRPr="00DF55BE">
        <w:rPr>
          <w:i w:val="0"/>
        </w:rPr>
        <w:t xml:space="preserve">samples using </w:t>
      </w:r>
      <w:proofErr w:type="spellStart"/>
      <w:r w:rsidRPr="00DF55BE">
        <w:rPr>
          <w:i w:val="0"/>
        </w:rPr>
        <w:t>DESeqDataSetFromMatrix</w:t>
      </w:r>
      <w:proofErr w:type="spellEnd"/>
      <w:r w:rsidRPr="00DF55BE">
        <w:rPr>
          <w:i w:val="0"/>
        </w:rPr>
        <w:t xml:space="preserve"> function. Samples were normalized using the </w:t>
      </w:r>
      <w:proofErr w:type="spellStart"/>
      <w:r w:rsidRPr="00DF55BE">
        <w:rPr>
          <w:i w:val="0"/>
        </w:rPr>
        <w:t>estimateSizeFactors</w:t>
      </w:r>
      <w:proofErr w:type="spellEnd"/>
      <w:r w:rsidRPr="00DF55BE">
        <w:rPr>
          <w:i w:val="0"/>
        </w:rPr>
        <w:t xml:space="preserve"> function. </w:t>
      </w:r>
      <w:r w:rsidR="00CE3D0F">
        <w:rPr>
          <w:i w:val="0"/>
        </w:rPr>
        <w:t>Log-</w:t>
      </w:r>
      <w:r w:rsidR="005E2C85">
        <w:rPr>
          <w:i w:val="0"/>
        </w:rPr>
        <w:t xml:space="preserve">fold change was shrunk using the </w:t>
      </w:r>
      <w:proofErr w:type="spellStart"/>
      <w:r w:rsidR="005E2C85" w:rsidRPr="00DF55BE">
        <w:rPr>
          <w:i w:val="0"/>
        </w:rPr>
        <w:t>ashr</w:t>
      </w:r>
      <w:proofErr w:type="spellEnd"/>
      <w:r w:rsidR="005E2C85" w:rsidRPr="00DF55BE">
        <w:rPr>
          <w:i w:val="0"/>
        </w:rPr>
        <w:t xml:space="preserve"> (version 1.10.0)</w:t>
      </w:r>
      <w:r w:rsidR="005E2C85">
        <w:rPr>
          <w:i w:val="0"/>
        </w:rPr>
        <w:t xml:space="preserve"> </w:t>
      </w:r>
      <w:proofErr w:type="spellStart"/>
      <w:r w:rsidRPr="00DF55BE">
        <w:rPr>
          <w:i w:val="0"/>
        </w:rPr>
        <w:t>lfcShrink</w:t>
      </w:r>
      <w:proofErr w:type="spellEnd"/>
      <w:r w:rsidRPr="00DF55BE">
        <w:rPr>
          <w:i w:val="0"/>
        </w:rPr>
        <w:t xml:space="preserve"> function</w:t>
      </w:r>
      <w:r w:rsidR="005E2C85">
        <w:rPr>
          <w:i w:val="0"/>
        </w:rPr>
        <w:t xml:space="preserve"> for better visualization</w:t>
      </w:r>
      <w:r w:rsidRPr="00DF55BE">
        <w:rPr>
          <w:i w:val="0"/>
        </w:rPr>
        <w:t xml:space="preserve">. </w:t>
      </w:r>
    </w:p>
    <w:p w14:paraId="206129D1" w14:textId="77777777" w:rsidR="003B4B5C"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w:r w:rsidRPr="00CB7C2D">
        <w:rPr>
          <w:iCs/>
        </w:rPr>
        <w:t>FC</w:t>
      </w:r>
      <w:r w:rsidR="00CB7C2D">
        <w:rPr>
          <w:i w:val="0"/>
        </w:rPr>
        <w:t xml:space="preserve"> </w:t>
      </w:r>
      <w:r w:rsidRPr="00AC60DD">
        <w:rPr>
          <w:i w:val="0"/>
        </w:rPr>
        <w:t xml:space="preserve">represents the fold-change output in RNA levels from differential gene expression analysis. Subsequently, the GSEA function of </w:t>
      </w:r>
      <w:proofErr w:type="spellStart"/>
      <w:r w:rsidRPr="00AC60DD">
        <w:rPr>
          <w:i w:val="0"/>
        </w:rPr>
        <w:t>clusterProfiler</w:t>
      </w:r>
      <w:proofErr w:type="spellEnd"/>
      <w:r w:rsidRPr="00AC60DD">
        <w:rPr>
          <w:i w:val="0"/>
        </w:rPr>
        <w:t xml:space="preserve">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p>
    <w:p w14:paraId="24705FE2" w14:textId="6BC24047" w:rsidR="003B4B5C" w:rsidRDefault="003B4B5C" w:rsidP="00E22498">
      <w:pPr>
        <w:pStyle w:val="Heading2"/>
      </w:pPr>
      <w:r w:rsidRPr="003B4B5C">
        <w:t>2.</w:t>
      </w:r>
      <w:r w:rsidR="0064540B">
        <w:t>4</w:t>
      </w:r>
      <w:r w:rsidRPr="003B4B5C">
        <w:t xml:space="preserve"> </w:t>
      </w:r>
      <w:r w:rsidR="0069248B">
        <w:t>Survival analysis based on altered mRNA expression</w:t>
      </w:r>
    </w:p>
    <w:p w14:paraId="026E84A3" w14:textId="48A97D8D" w:rsidR="00AC4F18" w:rsidRPr="00193075" w:rsidRDefault="00071A17" w:rsidP="00193075">
      <w:pPr>
        <w:spacing w:line="480" w:lineRule="auto"/>
      </w:pPr>
      <w:r>
        <w:t>Survival analysis was carried out using cBioPortal</w:t>
      </w:r>
      <w:r w:rsidR="00106557">
        <w:fldChar w:fldCharType="begin"/>
      </w:r>
      <w:r w:rsidR="00106557">
        <w:instrText xml:space="preserve"> ADDIN ZOTERO_ITEM CSL_CITATION {"citationID":"DHWW61g1","properties":{"formattedCitation":"\\super 25,26\\nosupersub{}","plainCitation":"25,26","noteIndex":0},"citationItems":[{"id":1273,"uris":["http://zotero.org/users/8255195/items/Z9QKP8XA"],"itemData":{"id":1273,"type":"article-journal","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1275,"uris":["http://zotero.org/users/8255195/items/TAN4YANF"],"itemData":{"id":1275,"type":"article-journal","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container-title":"Science Signaling","DOI":"10.1126/scisignal.2004088","ISSN":"1937-9145","issue":"269","journalAbbreviation":"Sci Signal","language":"eng","note":"PMID: 23550210\nPMCID: PMC4160307","page":"pl1","source":"PubMed","title":"Integrative analysis of complex cancer genomics and clinical profiles using the cBioPortal","volume":"6","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rsidR="00106557">
        <w:fldChar w:fldCharType="separate"/>
      </w:r>
      <w:r w:rsidR="00106557" w:rsidRPr="00106557">
        <w:rPr>
          <w:vertAlign w:val="superscript"/>
        </w:rPr>
        <w:t>25,26</w:t>
      </w:r>
      <w:r w:rsidR="00106557">
        <w:fldChar w:fldCharType="end"/>
      </w:r>
      <w:r>
        <w:t>.</w:t>
      </w:r>
      <w:r w:rsidR="00106557">
        <w:t xml:space="preserve"> </w:t>
      </w:r>
      <w:r w:rsidR="00632051">
        <w:t>RNA-sequencing data stored in The Cancer Genome Atlas (TCGA) was used</w:t>
      </w:r>
      <w:r w:rsidR="00632051">
        <w:fldChar w:fldCharType="begin"/>
      </w:r>
      <w:r w:rsidR="00632051">
        <w:instrText xml:space="preserve"> ADDIN ZOTERO_ITEM CSL_CITATION {"citationID":"vFJtCO3T","properties":{"formattedCitation":"\\super 27,28\\nosupersub{}","plainCitation":"27,28","noteIndex":0},"citationItems":[{"id":"WhwtAojC/K6tFdQAF","uris":["http://zotero.org/users/8255195/items/KLSS897G"],"itemData":{"id":"WhwtAojC/K6tFdQAF","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id":"WhwtAojC/jQKyf10C","uris":["http://zotero.org/users/8255195/items/RNJSMPR7"],"itemData":{"id":"WhwtAojC/jQKyf10C","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rsidR="00632051">
        <w:fldChar w:fldCharType="separate"/>
      </w:r>
      <w:r w:rsidR="00632051" w:rsidRPr="00632051">
        <w:rPr>
          <w:vertAlign w:val="superscript"/>
        </w:rPr>
        <w:t>27,28</w:t>
      </w:r>
      <w:r w:rsidR="00632051">
        <w:fldChar w:fldCharType="end"/>
      </w:r>
      <w:r w:rsidR="00632051">
        <w:t xml:space="preserve">. The altered expression group was defined as 1.5 standard deviations above or below the mean. Data was downloaded from </w:t>
      </w:r>
      <w:proofErr w:type="spellStart"/>
      <w:proofErr w:type="gramStart"/>
      <w:r w:rsidR="00632051">
        <w:t>cBioPortal</w:t>
      </w:r>
      <w:proofErr w:type="spellEnd"/>
      <w:proofErr w:type="gramEnd"/>
      <w:r w:rsidR="00632051">
        <w:t xml:space="preserve"> and Kaplan-Meier survival curves were </w:t>
      </w:r>
      <w:r w:rsidR="00193075">
        <w:t>produced</w:t>
      </w:r>
      <w:r w:rsidR="00632051">
        <w:t xml:space="preserve"> in R using ggplot2. </w:t>
      </w:r>
      <w:r w:rsidR="00AC4F18" w:rsidRPr="00913912">
        <w:br w:type="page"/>
      </w:r>
    </w:p>
    <w:p w14:paraId="75330588" w14:textId="01719005" w:rsidR="00BE4BA9" w:rsidRDefault="00B20918" w:rsidP="006D5CD8">
      <w:pPr>
        <w:pStyle w:val="Heading1"/>
        <w:rPr>
          <w:b w:val="0"/>
        </w:rPr>
      </w:pPr>
      <w:r>
        <w:lastRenderedPageBreak/>
        <w:t>3</w:t>
      </w:r>
      <w:r w:rsidRPr="00CF2315">
        <w:tab/>
      </w:r>
      <w:r w:rsidR="00A10AAD">
        <w:t xml:space="preserve">Results </w:t>
      </w:r>
    </w:p>
    <w:p w14:paraId="63B3B85F" w14:textId="7C38FBCE" w:rsidR="00B136F5" w:rsidRPr="00B20918" w:rsidRDefault="00B136F5" w:rsidP="00B136F5">
      <w:pPr>
        <w:pStyle w:val="Heading2"/>
      </w:pPr>
      <w:r w:rsidRPr="00B20918">
        <w:t>3.1</w:t>
      </w:r>
      <w:r w:rsidRPr="00B20918">
        <w:tab/>
      </w:r>
      <w:r w:rsidRPr="00B20918">
        <w:tab/>
      </w:r>
      <w:r w:rsidR="00A30BAD">
        <w:t>PDX tumors that were p</w:t>
      </w:r>
      <w:r>
        <w:t xml:space="preserve">oor responders to anti-VEGF-A therapy delineate a distinct population of GBM tumors. </w:t>
      </w:r>
    </w:p>
    <w:p w14:paraId="6B4E1812" w14:textId="26DDF8B9" w:rsidR="00BF4E6B" w:rsidRDefault="00B136F5" w:rsidP="00651B17">
      <w:pPr>
        <w:pStyle w:val="BodyText"/>
        <w:ind w:left="1" w:firstLine="1"/>
      </w:pPr>
      <w:r>
        <w:t>Differential gene expression (DGE) analysis and gene set enrichment analysis (GSEA) using the Hallmark curated gene sets</w:t>
      </w:r>
      <w:r>
        <w:fldChar w:fldCharType="begin"/>
      </w:r>
      <w:r w:rsidR="00632051">
        <w:instrText xml:space="preserve"> ADDIN ZOTERO_ITEM CSL_CITATION {"citationID":"PXwqjwh9","properties":{"formattedCitation":"\\super 29\\nosupersub{}","plainCitation":"29","noteIndex":0},"citationItems":[{"id":"WhwtAojC/1rnSWslT","uris":["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fldChar w:fldCharType="separate"/>
      </w:r>
      <w:r w:rsidR="00632051" w:rsidRPr="00632051">
        <w:rPr>
          <w:vertAlign w:val="superscript"/>
        </w:rPr>
        <w:t>29</w:t>
      </w:r>
      <w:r>
        <w:fldChar w:fldCharType="end"/>
      </w:r>
      <w:r>
        <w:t xml:space="preserve"> revealed global and pathway-specific differences in mRNA expression between </w:t>
      </w:r>
      <w:r w:rsidR="00617AA4">
        <w:t xml:space="preserve">PDX </w:t>
      </w:r>
      <w:r>
        <w:t>t</w:t>
      </w:r>
      <w:r w:rsidR="00DB0AFD">
        <w:t xml:space="preserve">umors that were poor- </w:t>
      </w:r>
      <w:r>
        <w:t>and good-responders to bevacizumab therapy. Of all protein coding genes, 9.5% were significantly differentially expressed between the two response groups (Figure 1A). The most differentially expressed genes included</w:t>
      </w:r>
      <w:r w:rsidR="00617AA4">
        <w:t>,</w:t>
      </w:r>
      <w:r>
        <w:t xml:space="preserve"> </w:t>
      </w:r>
      <w:r w:rsidRPr="0019166E">
        <w:rPr>
          <w:i/>
          <w:iCs/>
        </w:rPr>
        <w:t>MXRA5</w:t>
      </w:r>
      <w:r w:rsidRPr="0019166E">
        <w:t xml:space="preserve">, </w:t>
      </w:r>
      <w:r w:rsidRPr="0019166E">
        <w:rPr>
          <w:i/>
          <w:iCs/>
        </w:rPr>
        <w:t>FIGNL2</w:t>
      </w:r>
      <w:r w:rsidRPr="0019166E">
        <w:t xml:space="preserve">, </w:t>
      </w:r>
      <w:r w:rsidRPr="0019166E">
        <w:rPr>
          <w:i/>
          <w:iCs/>
        </w:rPr>
        <w:t>DPP10</w:t>
      </w:r>
      <w:r w:rsidRPr="0019166E">
        <w:t xml:space="preserve">, </w:t>
      </w:r>
      <w:r w:rsidRPr="0019166E">
        <w:rPr>
          <w:i/>
          <w:iCs/>
        </w:rPr>
        <w:t>SHD</w:t>
      </w:r>
      <w:r w:rsidRPr="0019166E">
        <w:t xml:space="preserve">, </w:t>
      </w:r>
      <w:r w:rsidRPr="0019166E">
        <w:rPr>
          <w:i/>
          <w:iCs/>
        </w:rPr>
        <w:t>IGLON5</w:t>
      </w:r>
      <w:r w:rsidRPr="0019166E">
        <w:t xml:space="preserve">, </w:t>
      </w:r>
      <w:r w:rsidRPr="0019166E">
        <w:rPr>
          <w:i/>
          <w:iCs/>
        </w:rPr>
        <w:t>SYT13</w:t>
      </w:r>
      <w:r w:rsidRPr="0019166E">
        <w:t xml:space="preserve">, </w:t>
      </w:r>
      <w:r w:rsidRPr="0019166E">
        <w:rPr>
          <w:i/>
          <w:iCs/>
        </w:rPr>
        <w:t>NCAN</w:t>
      </w:r>
      <w:r w:rsidRPr="0019166E">
        <w:t xml:space="preserve">, </w:t>
      </w:r>
      <w:r w:rsidRPr="0019166E">
        <w:rPr>
          <w:i/>
          <w:iCs/>
        </w:rPr>
        <w:t>SIX6</w:t>
      </w:r>
      <w:r w:rsidRPr="0019166E">
        <w:t xml:space="preserve">, </w:t>
      </w:r>
      <w:r w:rsidRPr="0019166E">
        <w:rPr>
          <w:i/>
          <w:iCs/>
        </w:rPr>
        <w:t>SCN3B</w:t>
      </w:r>
      <w:r w:rsidRPr="0019166E">
        <w:t xml:space="preserve">, </w:t>
      </w:r>
      <w:r w:rsidRPr="0019166E">
        <w:rPr>
          <w:i/>
          <w:iCs/>
        </w:rPr>
        <w:t>VGF</w:t>
      </w:r>
      <w:r w:rsidRPr="0019166E">
        <w:t xml:space="preserve">, </w:t>
      </w:r>
      <w:r w:rsidRPr="0019166E">
        <w:rPr>
          <w:i/>
          <w:iCs/>
        </w:rPr>
        <w:t>MMD2</w:t>
      </w:r>
      <w:r w:rsidRPr="0019166E">
        <w:t xml:space="preserve">, </w:t>
      </w:r>
      <w:r w:rsidRPr="0019166E">
        <w:rPr>
          <w:i/>
          <w:iCs/>
        </w:rPr>
        <w:t>B3GAT1</w:t>
      </w:r>
      <w:r w:rsidRPr="0019166E">
        <w:t xml:space="preserve">, </w:t>
      </w:r>
      <w:r w:rsidRPr="0019166E">
        <w:rPr>
          <w:i/>
          <w:iCs/>
        </w:rPr>
        <w:t>NAT16</w:t>
      </w:r>
      <w:r w:rsidRPr="0019166E">
        <w:t xml:space="preserve">, </w:t>
      </w:r>
      <w:r w:rsidRPr="0019166E">
        <w:rPr>
          <w:i/>
          <w:iCs/>
        </w:rPr>
        <w:t>USP43</w:t>
      </w:r>
      <w:r w:rsidRPr="0019166E">
        <w:t xml:space="preserve">, </w:t>
      </w:r>
      <w:r w:rsidRPr="0019166E">
        <w:rPr>
          <w:i/>
          <w:iCs/>
        </w:rPr>
        <w:t>ABCC8</w:t>
      </w:r>
      <w:r w:rsidRPr="0019166E">
        <w:t xml:space="preserve">, </w:t>
      </w:r>
      <w:r w:rsidRPr="0019166E">
        <w:rPr>
          <w:i/>
          <w:iCs/>
        </w:rPr>
        <w:t>ATCAY</w:t>
      </w:r>
      <w:r w:rsidRPr="0019166E">
        <w:t xml:space="preserve">, EXTL1, </w:t>
      </w:r>
      <w:r w:rsidRPr="0019166E">
        <w:rPr>
          <w:i/>
          <w:iCs/>
        </w:rPr>
        <w:t>KCNA6</w:t>
      </w:r>
      <w:r w:rsidRPr="0019166E">
        <w:t xml:space="preserve">, </w:t>
      </w:r>
      <w:r w:rsidRPr="0019166E">
        <w:rPr>
          <w:i/>
          <w:iCs/>
        </w:rPr>
        <w:t>TLX1</w:t>
      </w:r>
      <w:r w:rsidRPr="0019166E">
        <w:t xml:space="preserve">, </w:t>
      </w:r>
      <w:r w:rsidRPr="0019166E">
        <w:rPr>
          <w:i/>
          <w:iCs/>
        </w:rPr>
        <w:t>SCG3</w:t>
      </w:r>
      <w:r>
        <w:t>, with the majority of differentially expressed genes being positiv</w:t>
      </w:r>
      <w:r w:rsidR="00BF4E6B">
        <w:t>ely enriched in tumors that were poor responders to bevacizumab therapy</w:t>
      </w:r>
      <w:r>
        <w:t xml:space="preserve"> (Supplemental Table 2). </w:t>
      </w:r>
      <w:r w:rsidR="00940948">
        <w:t xml:space="preserve"> </w:t>
      </w:r>
      <w:r w:rsidR="00940948" w:rsidRPr="00940948">
        <w:rPr>
          <w:highlight w:val="yellow"/>
        </w:rPr>
        <w:t>(</w:t>
      </w:r>
      <w:r w:rsidR="00DB0AFD">
        <w:rPr>
          <w:highlight w:val="yellow"/>
        </w:rPr>
        <w:t>Roshan, a</w:t>
      </w:r>
      <w:r w:rsidR="00940948" w:rsidRPr="00940948">
        <w:rPr>
          <w:highlight w:val="yellow"/>
        </w:rPr>
        <w:t>re any of the above 20 most differentially expressed genes in the angiogenesis subset?)</w:t>
      </w:r>
    </w:p>
    <w:p w14:paraId="2A614111" w14:textId="35B7671B" w:rsidR="00BF4E6B" w:rsidRDefault="00B136F5" w:rsidP="00F66ED1">
      <w:pPr>
        <w:pStyle w:val="BodyText"/>
        <w:ind w:left="1" w:hanging="1"/>
      </w:pPr>
      <w:r>
        <w:t xml:space="preserve">Specific pathways similarly showed perturbations, with 23 gene sets showing significantly altered expression in </w:t>
      </w:r>
      <w:r w:rsidR="00BF4E6B">
        <w:t xml:space="preserve">tumors that were </w:t>
      </w:r>
      <w:r w:rsidR="00D76CF0">
        <w:t>poor responders</w:t>
      </w:r>
      <w:r>
        <w:t xml:space="preserve"> to bevacizumab therapy (F</w:t>
      </w:r>
      <w:r w:rsidR="00DB0AFD">
        <w:t>igure 1B). Notably, only genes D</w:t>
      </w:r>
      <w:r>
        <w:t xml:space="preserve">ownregulated </w:t>
      </w:r>
      <w:r w:rsidR="00DB0AFD">
        <w:t>U</w:t>
      </w:r>
      <w:r>
        <w:t xml:space="preserve">nder KRAS </w:t>
      </w:r>
      <w:r w:rsidR="00DB0AFD">
        <w:t>P</w:t>
      </w:r>
      <w:r>
        <w:t xml:space="preserve">athway </w:t>
      </w:r>
      <w:r w:rsidR="00DB0AFD">
        <w:t>A</w:t>
      </w:r>
      <w:r>
        <w:t xml:space="preserve">ctivation showed </w:t>
      </w:r>
      <w:r w:rsidR="00BF4E6B">
        <w:t xml:space="preserve">a </w:t>
      </w:r>
      <w:r>
        <w:t>positive enrichment in poor responders to bevacizumab</w:t>
      </w:r>
      <w:r w:rsidR="00416261">
        <w:t>.</w:t>
      </w:r>
      <w:r w:rsidR="00CC1511">
        <w:t xml:space="preserve"> S</w:t>
      </w:r>
      <w:r>
        <w:t xml:space="preserve">ome of the most downregulated gene sets </w:t>
      </w:r>
      <w:r w:rsidR="00D76CF0">
        <w:t>included</w:t>
      </w:r>
      <w:r>
        <w:t xml:space="preserve"> </w:t>
      </w:r>
      <w:r w:rsidR="00DB0AFD">
        <w:t>I</w:t>
      </w:r>
      <w:r>
        <w:t xml:space="preserve">nterferon </w:t>
      </w:r>
      <w:r w:rsidR="00DB0AFD">
        <w:t>G</w:t>
      </w:r>
      <w:r>
        <w:t xml:space="preserve">amma </w:t>
      </w:r>
      <w:r w:rsidR="00DB0AFD">
        <w:t>R</w:t>
      </w:r>
      <w:r>
        <w:t>esponse</w:t>
      </w:r>
      <w:r w:rsidR="00DB0AFD">
        <w:t>;</w:t>
      </w:r>
      <w:r>
        <w:t xml:space="preserve"> the mTORC1 </w:t>
      </w:r>
      <w:r w:rsidR="00DB0AFD">
        <w:t>G</w:t>
      </w:r>
      <w:r>
        <w:t>enes</w:t>
      </w:r>
      <w:r w:rsidR="00DB0AFD">
        <w:t>;</w:t>
      </w:r>
      <w:r>
        <w:t xml:space="preserve"> </w:t>
      </w:r>
      <w:proofErr w:type="spellStart"/>
      <w:r>
        <w:t>Myc</w:t>
      </w:r>
      <w:proofErr w:type="spellEnd"/>
      <w:r>
        <w:t xml:space="preserve"> </w:t>
      </w:r>
      <w:r w:rsidR="00DB0AFD">
        <w:t>T</w:t>
      </w:r>
      <w:r>
        <w:t>argets</w:t>
      </w:r>
      <w:r w:rsidR="00DB0AFD">
        <w:t>;</w:t>
      </w:r>
      <w:r>
        <w:t xml:space="preserve"> and </w:t>
      </w:r>
      <w:r w:rsidR="00DB0AFD">
        <w:t>I</w:t>
      </w:r>
      <w:r>
        <w:t xml:space="preserve">nterferon </w:t>
      </w:r>
      <w:r w:rsidR="00DB0AFD">
        <w:t>A</w:t>
      </w:r>
      <w:r>
        <w:t xml:space="preserve">lpha </w:t>
      </w:r>
      <w:r w:rsidR="00DB0AFD">
        <w:t>R</w:t>
      </w:r>
      <w:r>
        <w:t xml:space="preserve">esponse </w:t>
      </w:r>
      <w:r w:rsidR="00DB0AFD">
        <w:t>G</w:t>
      </w:r>
      <w:r>
        <w:t>enes (Supplemental Table 3).</w:t>
      </w:r>
      <w:r w:rsidR="00A51DB7">
        <w:t xml:space="preserve"> </w:t>
      </w:r>
      <w:r w:rsidRPr="00F66ED1">
        <w:t>Several of these pathways and gene sets have previously been shown to be involved in angiogenesis</w:t>
      </w:r>
      <w:r w:rsidR="00F66ED1" w:rsidRPr="00F66ED1">
        <w:fldChar w:fldCharType="begin"/>
      </w:r>
      <w:r w:rsidR="00632051">
        <w:instrText xml:space="preserve"> ADDIN ZOTERO_ITEM CSL_CITATION {"citationID":"7N9GeYLh","properties":{"formattedCitation":"\\super 30,31\\nosupersub{}","plainCitation":"30,31","noteIndex":0},"citationItems":[{"id":1191,"uris":["http://zotero.org/users/8255195/items/WAXPFY4L"],"itemData":{"id":1191,"type":"article-journal","abstract":"c-Myc promotes cell growth and transformation by ill-defined mechanisms. c-myc−/− mice die by embryonic day 10.5 (E10.5) with defects in growth and in cardiac and neural development. Here we report that the lethality of c-myc−/− embryos is also associated with profound defects in vasculogenesis and primitive erythropoiesis. Furthermore, c-myc−/− embryonic stem (ES) and yolk sac cells are compromised in their differentiative and growth potential. These defects are intrinsic to c-Myc, and are in part associated with a requirement for c-Myc for the expression of vascular endothelial growth factor (VEGF), as VEGF can partially rescue these defects. However, c-Myc is also required for the proper expression of other angiogenic factors in ES and yolk sac cells, including angiopoietin-2, and the angiogenic inhibitors thrombospondin-1 and angiopoietin-1. Finally, c-myc−/− ES cells are dramatically impaired in their ability to form tumors in immune-compromised mice, and the small tumors that sometimes develop are poorly vascularized. Therefore, c-Myc function is also necessary for the angiogenic switch that is indispensable for the progression and metastasis of tumors. These findings support the model wherein c-Myc promotes cell growth and transformation, as well as vascular and hematopoietic development, by functioning as a master regulator of angiogenic factors.","container-title":"Genes &amp; Development","DOI":"10.1101/gad.1024602","ISSN":"0890-9369","issue":"19","journalAbbreviation":"Genes Dev","note":"PMID: 12368264\nPMCID: PMC187450","page":"2530-2543","source":"PubMed Central","title":"c-Myc is essential for vasculogenesis and angiogenesis during development and tumor progression","volume":"16","author":[{"family":"Baudino","given":"Troy A."},{"family":"McKay","given":"Catriona"},{"family":"Pendeville-Samain","given":"Helene"},{"family":"Nilsson","given":"Jonas A."},{"family":"Maclean","given":"Kirsteen H."},{"family":"White","given":"Elsie L."},{"family":"Davis","given":"Ann C."},{"family":"Ihle","given":"James N."},{"family":"Cleveland","given":"John L."}],"issued":{"date-parts":[["2002",10,1]]}}},{"id":1194,"uris":["http://zotero.org/users/8255195/items/AEM5C5C9"],"itemData":{"id":1194,"type":"article-journal","abstract":"Interferon-alpha (IFN-alpha), a cytokine with marked therapeutic activity in transplantable tumor models, has been identified as powerful angiogenesis inhibitor. The effects of IFN-alpha on the vasculature have been mainly attributed to inhibition of basic fibroblast growth factor production by tumor cells or downregulation of IL-8 and vascular endothelial growth factor gene expression. Moreover, IFN-alpha has direct effects on endothelial cells (EC), including impairment of their proliferation and migration. The gene expression profile induced by IFN-alpha in EC has recently been defined, and it was found that several genes encoding negative regulators of angiogenesis are upmodulated, thus providing a potential amplification mechanism for this biological activity. The anti-angiogenic effects of IFN-alpha appear to be associated with increased hypoxia and ischemic necrosis in subcutaneous xenograft models, whereas in transgenic mouse models, IFN-alpha may simultaneously interfere with both blood vessels and tumor cell proliferation, leading to regression of tumors without necrosis. The consequences of IFN-alpha therapy on the invasive and metastatic behavior of tumor cells are currently unknown. Finally, as effective anti-angiogenic therapy with IFN-alpha demands sustained localized production of this cytokine, innovative strategies of targeted delivery of the IFN-alpha gene into tumors are discussed.","container-title":"Autoimmunity","DOI":"10.3109/08916930903510963","ISSN":"1607-842X","issue":"3","journalAbbreviation":"Autoimmunity","language":"eng","note":"PMID: 20166871","page":"244-247","source":"PubMed","title":"Interferon-alpha as angiogenesis inhibitor: learning from tumor models","title-short":"Interferon-alpha as angiogenesis inhibitor","volume":"43","author":[{"family":"Indraccolo","given":"Stefano"}],"issued":{"date-parts":[["2010",4]]}}}],"schema":"https://github.com/citation-style-language/schema/raw/master/csl-citation.json"} </w:instrText>
      </w:r>
      <w:r w:rsidR="00F66ED1" w:rsidRPr="00F66ED1">
        <w:fldChar w:fldCharType="separate"/>
      </w:r>
      <w:r w:rsidR="00632051" w:rsidRPr="00632051">
        <w:rPr>
          <w:vertAlign w:val="superscript"/>
        </w:rPr>
        <w:t>30,31</w:t>
      </w:r>
      <w:r w:rsidR="00F66ED1" w:rsidRPr="00F66ED1">
        <w:fldChar w:fldCharType="end"/>
      </w:r>
      <w:r w:rsidR="00F66ED1" w:rsidRPr="00F66ED1">
        <w:t>.</w:t>
      </w:r>
      <w:r w:rsidR="003D2B04" w:rsidRPr="00F66ED1">
        <w:t xml:space="preserve"> </w:t>
      </w:r>
      <w:r w:rsidR="00F66ED1" w:rsidRPr="00F66ED1">
        <w:t>RAS mutations have been shown to activate t</w:t>
      </w:r>
      <w:r w:rsidRPr="00F66ED1">
        <w:t>he mTOR</w:t>
      </w:r>
      <w:r w:rsidR="00DB0AFD" w:rsidRPr="00F66ED1">
        <w:t>C1</w:t>
      </w:r>
      <w:r w:rsidRPr="00F66ED1">
        <w:t xml:space="preserve"> pathway </w:t>
      </w:r>
      <w:r w:rsidR="00F66ED1" w:rsidRPr="00F66ED1">
        <w:t xml:space="preserve">ultimately leading to </w:t>
      </w:r>
      <w:r w:rsidRPr="00F66ED1">
        <w:t>angiogenesis via VEGF-A</w:t>
      </w:r>
      <w:r w:rsidRPr="003B7E7C">
        <w:rPr>
          <w:highlight w:val="yellow"/>
        </w:rPr>
        <w:fldChar w:fldCharType="begin"/>
      </w:r>
      <w:r w:rsidR="00632051">
        <w:rPr>
          <w:highlight w:val="yellow"/>
        </w:rPr>
        <w:instrText xml:space="preserve"> ADDIN ZOTERO_ITEM CSL_CITATION {"citationID":"SfBhgxSk","properties":{"formattedCitation":"\\super 32\\nosupersub{}","plainCitation":"32","noteIndex":0},"citationItems":[{"id":"WhwtAojC/oShBq1AB","uris":["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Pr="003B7E7C">
        <w:rPr>
          <w:highlight w:val="yellow"/>
        </w:rPr>
        <w:fldChar w:fldCharType="separate"/>
      </w:r>
      <w:r w:rsidR="00632051" w:rsidRPr="00632051">
        <w:rPr>
          <w:vertAlign w:val="superscript"/>
        </w:rPr>
        <w:t>32</w:t>
      </w:r>
      <w:r w:rsidRPr="003B7E7C">
        <w:rPr>
          <w:highlight w:val="yellow"/>
        </w:rPr>
        <w:fldChar w:fldCharType="end"/>
      </w:r>
      <w:r w:rsidR="00F66ED1">
        <w:t xml:space="preserve">. </w:t>
      </w:r>
      <w:r w:rsidR="00F76993">
        <w:t xml:space="preserve">The high degree of </w:t>
      </w:r>
      <w:r w:rsidR="00F66ED1">
        <w:t xml:space="preserve">correlation </w:t>
      </w:r>
      <w:r w:rsidR="00F76993">
        <w:t>between the KRAS and angiogenic pathways</w:t>
      </w:r>
      <w:r w:rsidRPr="00CC1511">
        <w:fldChar w:fldCharType="begin"/>
      </w:r>
      <w:r w:rsidR="00632051">
        <w:instrText xml:space="preserve"> ADDIN ZOTERO_ITEM CSL_CITATION {"citationID":"1ct0SbDY","properties":{"formattedCitation":"\\super 33\\nosupersub{}","plainCitation":"33","noteIndex":0},"citationItems":[{"id":"WhwtAojC/e9cEP6ey","uris":["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Pr="00CC1511">
        <w:fldChar w:fldCharType="separate"/>
      </w:r>
      <w:r w:rsidR="00632051" w:rsidRPr="00632051">
        <w:rPr>
          <w:vertAlign w:val="superscript"/>
        </w:rPr>
        <w:t>33</w:t>
      </w:r>
      <w:r w:rsidRPr="00CC1511">
        <w:fldChar w:fldCharType="end"/>
      </w:r>
      <w:r w:rsidRPr="00CC1511">
        <w:rPr>
          <w:vertAlign w:val="superscript"/>
        </w:rPr>
        <w:t>,</w:t>
      </w:r>
      <w:r w:rsidRPr="00CC1511">
        <w:fldChar w:fldCharType="begin"/>
      </w:r>
      <w:r w:rsidR="00632051">
        <w:instrText xml:space="preserve"> ADDIN ZOTERO_ITEM CSL_CITATION {"citationID":"RAu9UUkt","properties":{"formattedCitation":"\\super 34\\nosupersub{}","plainCitation":"34","noteIndex":0},"citationItems":[{"id":"WhwtAojC/Coqf5tah","uris":["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Pr="00CC1511">
        <w:fldChar w:fldCharType="separate"/>
      </w:r>
      <w:r w:rsidR="00632051" w:rsidRPr="00632051">
        <w:rPr>
          <w:vertAlign w:val="superscript"/>
        </w:rPr>
        <w:t>34</w:t>
      </w:r>
      <w:r w:rsidRPr="00CC1511">
        <w:fldChar w:fldCharType="end"/>
      </w:r>
      <w:r w:rsidR="00F76993">
        <w:t xml:space="preserve">, </w:t>
      </w:r>
      <w:r w:rsidR="008506D1">
        <w:t>along</w:t>
      </w:r>
      <w:r w:rsidR="00F76993">
        <w:t xml:space="preserve"> with the upregulation </w:t>
      </w:r>
      <w:r w:rsidR="00617AA4">
        <w:t xml:space="preserve">in the poor responders </w:t>
      </w:r>
      <w:r w:rsidR="00F76993">
        <w:t xml:space="preserve">of the set of genes </w:t>
      </w:r>
      <w:r w:rsidR="00A50208">
        <w:t>D</w:t>
      </w:r>
      <w:r w:rsidR="00F76993">
        <w:t xml:space="preserve">ownregulated </w:t>
      </w:r>
      <w:r w:rsidR="00A50208">
        <w:t>U</w:t>
      </w:r>
      <w:r w:rsidR="00F76993">
        <w:t>nder KRAS</w:t>
      </w:r>
      <w:r w:rsidR="00A50208">
        <w:t xml:space="preserve"> Pathway Activation</w:t>
      </w:r>
      <w:r w:rsidR="00F76993">
        <w:t xml:space="preserve">, </w:t>
      </w:r>
      <w:r w:rsidRPr="00CC1511">
        <w:t>suggest</w:t>
      </w:r>
      <w:r w:rsidR="00F63C80" w:rsidRPr="00CC1511">
        <w:t>s</w:t>
      </w:r>
      <w:r w:rsidRPr="00CC1511">
        <w:t xml:space="preserve"> differential expression of </w:t>
      </w:r>
      <w:r w:rsidRPr="00CC1511">
        <w:lastRenderedPageBreak/>
        <w:t xml:space="preserve">angiogenic pathway genes </w:t>
      </w:r>
      <w:r w:rsidR="008506D1">
        <w:t xml:space="preserve">in the poor-responder tumors </w:t>
      </w:r>
      <w:r w:rsidRPr="00CC1511">
        <w:t xml:space="preserve">may </w:t>
      </w:r>
      <w:r w:rsidR="00E97A5F">
        <w:t xml:space="preserve">provide </w:t>
      </w:r>
      <w:r w:rsidRPr="00CC1511">
        <w:t xml:space="preserve">a </w:t>
      </w:r>
      <w:r w:rsidR="00A30BAD">
        <w:t>genetic environment</w:t>
      </w:r>
      <w:r w:rsidR="00E97A5F">
        <w:t xml:space="preserve"> for</w:t>
      </w:r>
      <w:r w:rsidRPr="00CC1511">
        <w:t xml:space="preserve"> </w:t>
      </w:r>
      <w:r w:rsidR="00F76993">
        <w:t xml:space="preserve">bevacizumab-driven </w:t>
      </w:r>
      <w:r w:rsidRPr="00CC1511">
        <w:t xml:space="preserve">cellular </w:t>
      </w:r>
      <w:r w:rsidR="00F76993">
        <w:t>adaptation</w:t>
      </w:r>
      <w:r w:rsidRPr="00CC1511">
        <w:t>.</w:t>
      </w:r>
      <w:r w:rsidR="003B7E7C">
        <w:t xml:space="preserve">  </w:t>
      </w:r>
      <w:r w:rsidR="003B7E7C" w:rsidRPr="003B7E7C">
        <w:rPr>
          <w:highlight w:val="yellow"/>
        </w:rPr>
        <w:t>Roshan, maybe providing example</w:t>
      </w:r>
      <w:r w:rsidR="003B7E7C">
        <w:rPr>
          <w:highlight w:val="yellow"/>
        </w:rPr>
        <w:t>s</w:t>
      </w:r>
      <w:r w:rsidR="003B7E7C" w:rsidRPr="003B7E7C">
        <w:rPr>
          <w:highlight w:val="yellow"/>
        </w:rPr>
        <w:t xml:space="preserve"> here of genes regulating angiogenesis that are upregulated in the poor-responder tumors and are found in the gene set of Downregulated Under KRAS Pathway Activation” would be helpful to a reviewer/reader</w:t>
      </w:r>
      <w:r w:rsidR="003B7E7C">
        <w:t>?</w:t>
      </w:r>
    </w:p>
    <w:p w14:paraId="6B3B1268" w14:textId="3919D370" w:rsidR="00B136F5" w:rsidRDefault="00B136F5" w:rsidP="00B136F5">
      <w:pPr>
        <w:pStyle w:val="BodyText"/>
        <w:ind w:left="1" w:hanging="1"/>
      </w:pPr>
      <w:r>
        <w:t xml:space="preserve">To better understand the </w:t>
      </w:r>
      <w:r w:rsidR="002C114E">
        <w:t xml:space="preserve">impact of </w:t>
      </w:r>
      <w:r w:rsidR="00995811">
        <w:t xml:space="preserve">altered </w:t>
      </w:r>
      <w:r w:rsidR="002C114E">
        <w:t>regulation of angiogenic factors on the response to b</w:t>
      </w:r>
      <w:r w:rsidR="00BF4E6B">
        <w:t>evacizumab</w:t>
      </w:r>
      <w:r>
        <w:t>, the raw expression data of genes annotated under the Gene Ontology Angiogenesis</w:t>
      </w:r>
      <w:r>
        <w:fldChar w:fldCharType="begin"/>
      </w:r>
      <w:r w:rsidR="00632051">
        <w:instrText xml:space="preserve"> ADDIN ZOTERO_ITEM CSL_CITATION {"citationID":"3xybabax","properties":{"formattedCitation":"\\super 35\\nosupersub{}","plainCitation":"35","noteIndex":0},"citationItems":[{"id":"WhwtAojC/zhhiGIb3","uris":["http://zotero.org/users/8255195/items/L3A2RLKA"],"itemData":{"id":109,"type":"webpage","title":"angiogenesis Gene Ontology Term (GO:0001525)","URL":"http://www.informatics.jax.org/vocab/gene_ontology/GO:0001525","accessed":{"date-parts":[["2021",9,23]]}}}],"schema":"https://github.com/citation-style-language/schema/raw/master/csl-citation.json"} </w:instrText>
      </w:r>
      <w:r>
        <w:fldChar w:fldCharType="separate"/>
      </w:r>
      <w:r w:rsidR="00632051" w:rsidRPr="00632051">
        <w:rPr>
          <w:vertAlign w:val="superscript"/>
        </w:rPr>
        <w:t>35</w:t>
      </w:r>
      <w:r>
        <w:fldChar w:fldCharType="end"/>
      </w:r>
      <w:r>
        <w:t xml:space="preserve"> pathway was quantified (Figure 1C). Poor-responders to bevacizumab therapy showed differential expression of </w:t>
      </w:r>
      <w:r w:rsidR="00940948">
        <w:t>multiple</w:t>
      </w:r>
      <w:r>
        <w:t xml:space="preserve"> genes regulating angiogenesis, including </w:t>
      </w:r>
      <w:r w:rsidRPr="00D64ACF">
        <w:rPr>
          <w:i/>
          <w:iCs/>
        </w:rPr>
        <w:t>APOD</w:t>
      </w:r>
      <w:r w:rsidRPr="00D64ACF">
        <w:t xml:space="preserve">, </w:t>
      </w:r>
      <w:r w:rsidRPr="00D64ACF">
        <w:rPr>
          <w:i/>
          <w:iCs/>
        </w:rPr>
        <w:t>GATA4</w:t>
      </w:r>
      <w:r w:rsidRPr="00D64ACF">
        <w:t xml:space="preserve">, </w:t>
      </w:r>
      <w:r w:rsidRPr="00D64ACF">
        <w:rPr>
          <w:i/>
          <w:iCs/>
        </w:rPr>
        <w:t>KDR</w:t>
      </w:r>
      <w:r w:rsidRPr="00D64ACF">
        <w:t xml:space="preserve">, </w:t>
      </w:r>
      <w:r w:rsidRPr="00D64ACF">
        <w:rPr>
          <w:i/>
          <w:iCs/>
        </w:rPr>
        <w:t>ACVRL1</w:t>
      </w:r>
      <w:r w:rsidRPr="00D64ACF">
        <w:t xml:space="preserve">, </w:t>
      </w:r>
      <w:r w:rsidRPr="00D64ACF">
        <w:rPr>
          <w:i/>
          <w:iCs/>
        </w:rPr>
        <w:t>RAMP3</w:t>
      </w:r>
      <w:r w:rsidRPr="00D64ACF">
        <w:t xml:space="preserve">, </w:t>
      </w:r>
      <w:r w:rsidRPr="00D64ACF">
        <w:rPr>
          <w:i/>
          <w:iCs/>
        </w:rPr>
        <w:t>LAMA1</w:t>
      </w:r>
      <w:r w:rsidRPr="00D64ACF">
        <w:t xml:space="preserve">, </w:t>
      </w:r>
      <w:r w:rsidRPr="00D64ACF">
        <w:rPr>
          <w:i/>
          <w:iCs/>
        </w:rPr>
        <w:t>ADGRB1</w:t>
      </w:r>
      <w:r w:rsidRPr="00D64ACF">
        <w:t xml:space="preserve">, </w:t>
      </w:r>
      <w:r w:rsidRPr="00D64ACF">
        <w:rPr>
          <w:i/>
          <w:iCs/>
        </w:rPr>
        <w:t>JCAD</w:t>
      </w:r>
      <w:r w:rsidRPr="00D64ACF">
        <w:t xml:space="preserve">, </w:t>
      </w:r>
      <w:r w:rsidRPr="00D64ACF">
        <w:rPr>
          <w:i/>
          <w:iCs/>
        </w:rPr>
        <w:t>SFRP1</w:t>
      </w:r>
      <w:r w:rsidRPr="00D64ACF">
        <w:t xml:space="preserve">, </w:t>
      </w:r>
      <w:r w:rsidRPr="00D64ACF">
        <w:rPr>
          <w:i/>
          <w:iCs/>
        </w:rPr>
        <w:t>TAL1</w:t>
      </w:r>
      <w:r w:rsidRPr="00D64ACF">
        <w:t xml:space="preserve">, </w:t>
      </w:r>
      <w:r w:rsidRPr="00D64ACF">
        <w:rPr>
          <w:i/>
          <w:iCs/>
        </w:rPr>
        <w:t>PPP1R16B</w:t>
      </w:r>
      <w:r w:rsidRPr="00D64ACF">
        <w:t xml:space="preserve">, </w:t>
      </w:r>
      <w:r w:rsidRPr="00D64ACF">
        <w:rPr>
          <w:i/>
          <w:iCs/>
        </w:rPr>
        <w:t>NGFR</w:t>
      </w:r>
      <w:r w:rsidRPr="00D64ACF">
        <w:t xml:space="preserve">, </w:t>
      </w:r>
      <w:r w:rsidRPr="00D64ACF">
        <w:rPr>
          <w:i/>
          <w:iCs/>
        </w:rPr>
        <w:t>EPHB1</w:t>
      </w:r>
      <w:r w:rsidRPr="00D64ACF">
        <w:t xml:space="preserve">, </w:t>
      </w:r>
      <w:r w:rsidRPr="00D64ACF">
        <w:rPr>
          <w:i/>
          <w:iCs/>
        </w:rPr>
        <w:t>AMOT</w:t>
      </w:r>
      <w:r w:rsidRPr="00D64ACF">
        <w:t xml:space="preserve">, </w:t>
      </w:r>
      <w:r w:rsidRPr="00D64ACF">
        <w:rPr>
          <w:i/>
          <w:iCs/>
        </w:rPr>
        <w:t>CHRNA7</w:t>
      </w:r>
      <w:r w:rsidRPr="00D64ACF">
        <w:t xml:space="preserve">, </w:t>
      </w:r>
      <w:r w:rsidRPr="00D64ACF">
        <w:rPr>
          <w:i/>
          <w:iCs/>
        </w:rPr>
        <w:t>NPR1</w:t>
      </w:r>
      <w:r w:rsidRPr="00D64ACF">
        <w:t xml:space="preserve">, </w:t>
      </w:r>
      <w:r w:rsidRPr="00D64ACF">
        <w:rPr>
          <w:i/>
          <w:iCs/>
        </w:rPr>
        <w:t>EGR3</w:t>
      </w:r>
      <w:r w:rsidRPr="00D64ACF">
        <w:t xml:space="preserve">, </w:t>
      </w:r>
      <w:r w:rsidRPr="00D64ACF">
        <w:rPr>
          <w:i/>
          <w:iCs/>
        </w:rPr>
        <w:t>HOXB13</w:t>
      </w:r>
      <w:r w:rsidRPr="00D64ACF">
        <w:t xml:space="preserve">, </w:t>
      </w:r>
      <w:r w:rsidR="00BF4E6B">
        <w:t xml:space="preserve">and </w:t>
      </w:r>
      <w:r w:rsidRPr="00D64ACF">
        <w:rPr>
          <w:i/>
          <w:iCs/>
        </w:rPr>
        <w:t>CAV1</w:t>
      </w:r>
      <w:r>
        <w:rPr>
          <w:i/>
          <w:iCs/>
        </w:rPr>
        <w:t xml:space="preserve"> </w:t>
      </w:r>
      <w:r>
        <w:t>(Table 1)</w:t>
      </w:r>
      <w:r w:rsidR="00E7221D">
        <w:t xml:space="preserve">. </w:t>
      </w:r>
      <w:r w:rsidR="00507B54">
        <w:t xml:space="preserve">A number </w:t>
      </w:r>
      <w:r w:rsidR="00E7221D">
        <w:t xml:space="preserve">of these genes, </w:t>
      </w:r>
      <w:r w:rsidR="00F66ED1">
        <w:t>such as</w:t>
      </w:r>
      <w:r w:rsidR="00E7221D">
        <w:t xml:space="preserve"> </w:t>
      </w:r>
      <w:r w:rsidR="00E7221D" w:rsidRPr="00E7221D">
        <w:rPr>
          <w:i/>
        </w:rPr>
        <w:t>RAMP3</w:t>
      </w:r>
      <w:r w:rsidR="00507B54">
        <w:t xml:space="preserve"> </w:t>
      </w:r>
      <w:r w:rsidR="002E1414">
        <w:t xml:space="preserve">and </w:t>
      </w:r>
      <w:r w:rsidR="003D2B04" w:rsidRPr="0081207E">
        <w:rPr>
          <w:i/>
        </w:rPr>
        <w:t>CHRNA7</w:t>
      </w:r>
      <w:r w:rsidR="00E7221D">
        <w:t xml:space="preserve"> </w:t>
      </w:r>
      <w:r w:rsidR="001F2E7D">
        <w:t xml:space="preserve">are </w:t>
      </w:r>
      <w:r w:rsidR="00E7221D">
        <w:t>transcriptionally regulated by EGR1</w:t>
      </w:r>
      <w:r w:rsidR="00F66ED1">
        <w:fldChar w:fldCharType="begin"/>
      </w:r>
      <w:r w:rsidR="00632051">
        <w:instrText xml:space="preserve"> ADDIN ZOTERO_ITEM CSL_CITATION {"citationID":"0uUbU7Zb","properties":{"formattedCitation":"\\super 22,23,36\\nosupersub{}","plainCitation":"22,23,36","noteIndex":0},"citationItems":[{"id":1184,"uris":["http://zotero.org/users/8255195/items/5SQ64XT2"],"itemData":{"id":1184,"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1182,"uris":["http://zotero.org/users/8255195/items/N4RSG3P5"],"itemData":{"id":1182,"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id":"WhwtAojC/f6QC556Q","uris":["http://zotero.org/users/8255195/items/5V3UINR5"],"itemData":{"id":"n9veeDpP/8mDDxFQM","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F66ED1">
        <w:fldChar w:fldCharType="separate"/>
      </w:r>
      <w:r w:rsidR="00632051" w:rsidRPr="00632051">
        <w:rPr>
          <w:vertAlign w:val="superscript"/>
        </w:rPr>
        <w:t>22,23,36</w:t>
      </w:r>
      <w:r w:rsidR="00F66ED1">
        <w:fldChar w:fldCharType="end"/>
      </w:r>
      <w:r w:rsidR="00E7221D">
        <w:t xml:space="preserve">. Furthermore, </w:t>
      </w:r>
      <w:r w:rsidR="002E1414">
        <w:t xml:space="preserve">we also showed </w:t>
      </w:r>
      <w:r w:rsidR="00E7221D" w:rsidRPr="00E7221D">
        <w:rPr>
          <w:i/>
        </w:rPr>
        <w:t>EGR1</w:t>
      </w:r>
      <w:r w:rsidR="00E7221D">
        <w:t xml:space="preserve"> </w:t>
      </w:r>
      <w:r w:rsidR="002E1414">
        <w:t xml:space="preserve">to be </w:t>
      </w:r>
      <w:r w:rsidR="00507B54">
        <w:t xml:space="preserve">differentially expressed </w:t>
      </w:r>
      <w:r w:rsidR="00E7221D">
        <w:t>in the tumors of the poor-responders to bevacizumab.</w:t>
      </w:r>
      <w:r w:rsidR="00D569A7">
        <w:t xml:space="preserve"> In the subsequent studies, we have focused on </w:t>
      </w:r>
      <w:r w:rsidR="0021562D" w:rsidRPr="00082654">
        <w:rPr>
          <w:i/>
        </w:rPr>
        <w:t>EGR1</w:t>
      </w:r>
      <w:r w:rsidR="0021562D">
        <w:t xml:space="preserve"> and </w:t>
      </w:r>
      <w:r w:rsidR="002E1414">
        <w:t xml:space="preserve">the </w:t>
      </w:r>
      <w:proofErr w:type="gramStart"/>
      <w:r w:rsidR="002E1414">
        <w:t>aforementioned two</w:t>
      </w:r>
      <w:proofErr w:type="gramEnd"/>
      <w:r w:rsidR="002E1414">
        <w:t xml:space="preserve"> </w:t>
      </w:r>
      <w:r w:rsidR="0021562D">
        <w:t xml:space="preserve">genes in the angiogenesis set reported </w:t>
      </w:r>
      <w:r w:rsidR="00BE632D">
        <w:t xml:space="preserve">or inferred </w:t>
      </w:r>
      <w:r w:rsidR="0021562D">
        <w:t xml:space="preserve">to be regulated by </w:t>
      </w:r>
      <w:r w:rsidR="0021562D" w:rsidRPr="00A50208">
        <w:rPr>
          <w:i/>
        </w:rPr>
        <w:t>EGR1</w:t>
      </w:r>
      <w:r w:rsidR="00BE632D">
        <w:rPr>
          <w:i/>
        </w:rPr>
        <w:t xml:space="preserve"> -</w:t>
      </w:r>
      <w:r w:rsidR="0021562D">
        <w:t xml:space="preserve"> </w:t>
      </w:r>
      <w:r w:rsidR="0021562D" w:rsidRPr="0021562D">
        <w:rPr>
          <w:i/>
        </w:rPr>
        <w:t>CHRNA7</w:t>
      </w:r>
      <w:r w:rsidR="0021562D">
        <w:t xml:space="preserve"> and </w:t>
      </w:r>
      <w:r w:rsidR="0021562D" w:rsidRPr="0021562D">
        <w:rPr>
          <w:i/>
        </w:rPr>
        <w:t>RAMP3</w:t>
      </w:r>
      <w:r w:rsidR="00D569A7">
        <w:t xml:space="preserve">. </w:t>
      </w:r>
    </w:p>
    <w:p w14:paraId="1DF3D025" w14:textId="0E69571B" w:rsidR="00082654" w:rsidRPr="002E1414" w:rsidRDefault="00082654" w:rsidP="002E1414">
      <w:pPr>
        <w:pStyle w:val="Heading2"/>
        <w:rPr>
          <w:i w:val="0"/>
        </w:rPr>
      </w:pPr>
      <w:r w:rsidRPr="00082654">
        <w:rPr>
          <w:i w:val="0"/>
          <w:highlight w:val="yellow"/>
        </w:rPr>
        <w:t>Roshan, are any of the genes differentially expressed in the poor-responder tumors from the Hallmark “Angiogenesis Gene Set” also found in the gene set called “Downregulated Under KRAS Pathway Activation”?</w:t>
      </w:r>
    </w:p>
    <w:p w14:paraId="1BECE1B8" w14:textId="72001119" w:rsidR="00B136F5" w:rsidRDefault="00B136F5" w:rsidP="00B136F5">
      <w:pPr>
        <w:pStyle w:val="Heading2"/>
      </w:pPr>
      <w:r w:rsidRPr="00B20918">
        <w:t>3.</w:t>
      </w:r>
      <w:r>
        <w:t>2</w:t>
      </w:r>
      <w:r w:rsidRPr="00B20918">
        <w:tab/>
      </w:r>
      <w:r w:rsidRPr="00B20918">
        <w:tab/>
      </w:r>
      <w:r>
        <w:t>EGR1 may drive poor response to bevacizumab in part through regulation of CHRNA7</w:t>
      </w:r>
      <w:r w:rsidR="0021562D">
        <w:t xml:space="preserve"> </w:t>
      </w:r>
      <w:r w:rsidR="0021562D" w:rsidRPr="008177F0">
        <w:t>and RAMP3</w:t>
      </w:r>
      <w:r w:rsidR="00A30BAD">
        <w:t>.</w:t>
      </w:r>
      <w:r>
        <w:t xml:space="preserve"> </w:t>
      </w:r>
    </w:p>
    <w:p w14:paraId="0C3F19AE" w14:textId="186A5E42" w:rsidR="00B136F5" w:rsidRPr="0046527F" w:rsidRDefault="00B136F5" w:rsidP="00B136F5">
      <w:pPr>
        <w:pStyle w:val="BodyText"/>
        <w:ind w:left="1" w:hanging="1"/>
      </w:pPr>
      <w:r>
        <w:t>Previous studies have highlighted</w:t>
      </w:r>
      <w:r w:rsidR="00AA6202">
        <w:t xml:space="preserve"> </w:t>
      </w:r>
      <w:r w:rsidR="00AA6202" w:rsidRPr="002E1414">
        <w:rPr>
          <w:i/>
        </w:rPr>
        <w:t>RAMP3</w:t>
      </w:r>
      <w:r w:rsidR="00AA6202">
        <w:t xml:space="preserve">, </w:t>
      </w:r>
      <w:r w:rsidRPr="00F80AAB">
        <w:rPr>
          <w:i/>
          <w:iCs/>
        </w:rPr>
        <w:t>CHRNA7</w:t>
      </w:r>
      <w:r w:rsidRPr="00F80AAB">
        <w:t xml:space="preserve"> and </w:t>
      </w:r>
      <w:r w:rsidRPr="00F80AAB">
        <w:rPr>
          <w:i/>
          <w:iCs/>
        </w:rPr>
        <w:t>EGR1</w:t>
      </w:r>
      <w:r w:rsidRPr="00F80AAB">
        <w:t xml:space="preserve"> </w:t>
      </w:r>
      <w:r>
        <w:t xml:space="preserve">genes </w:t>
      </w:r>
      <w:r w:rsidRPr="00F80AAB">
        <w:t xml:space="preserve">as potential </w:t>
      </w:r>
      <w:r>
        <w:t>p</w:t>
      </w:r>
      <w:r w:rsidRPr="00F80AAB">
        <w:t xml:space="preserve">layers in </w:t>
      </w:r>
      <w:r w:rsidR="00082654">
        <w:t>regulating</w:t>
      </w:r>
      <w:r>
        <w:t xml:space="preserve"> </w:t>
      </w:r>
      <w:r w:rsidR="00D569A7">
        <w:t xml:space="preserve">angiogenesis, </w:t>
      </w:r>
      <w:r w:rsidR="00190A6B">
        <w:t xml:space="preserve">as well as </w:t>
      </w:r>
      <w:r w:rsidR="00A30BAD">
        <w:t xml:space="preserve">in promoting the </w:t>
      </w:r>
      <w:r>
        <w:t xml:space="preserve">proliferation and migration </w:t>
      </w:r>
      <w:r w:rsidR="00A30BAD">
        <w:t>of</w:t>
      </w:r>
      <w:r>
        <w:t xml:space="preserve"> cancer</w:t>
      </w:r>
      <w:r w:rsidR="00190A6B">
        <w:t xml:space="preserve"> </w:t>
      </w:r>
      <w:r w:rsidR="00190A6B">
        <w:lastRenderedPageBreak/>
        <w:t>cells</w:t>
      </w:r>
      <w:r w:rsidR="002E1414">
        <w:fldChar w:fldCharType="begin"/>
      </w:r>
      <w:r w:rsidR="00632051">
        <w:instrText xml:space="preserve"> ADDIN ZOTERO_ITEM CSL_CITATION {"citationID":"vlW6DrNh","properties":{"formattedCitation":"\\super 11,13,15,20,21,37\\nosupersub{}","plainCitation":"11,13,15,20,21,37","noteIndex":0},"citationItems":[{"id":"WhwtAojC/ulWrhDct","uris":["http://zotero.org/users/8255195/items/AI2W9JTL"],"itemData":{"id":"n9veeDpP/x1iGnIBf","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locator":"3"},{"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166,"uris":["http://zotero.org/users/8255195/items/4GK4VLES"],"itemData":{"id":1166,"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id":1180,"uris":["http://zotero.org/users/8255195/items/NF9GTZ5B"],"itemData":{"id":1180,"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locator":"1"},{"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196,"uris":["http://zotero.org/users/8255195/items/KAREPVP3"],"itemData":{"id":1196,"type":"article-journal","abstract":"Adrenomedullin, a recently identified potent vasodilator, is expressed widely and has been suggested to have functions ranging from reproduction to blood pressure regulation. To elucidate these functions and define more precisely sites of Adm expression, we replaced the coding region of the Adm gene in mice with a sequence encoding enhanced green fluorescent protein while leaving the Adm promoter intact. We find that Adm(-/-) embryos die at midgestation with extreme hydrops fetalis and cardiovascular abnormalities, including overdeveloped ventricular trabeculae and underdeveloped arterial walls. These data suggest that genetically determined absence of Adm may be one cause of nonimmune hydrops fetalis in humans.","container-title":"Proceedings of the National Academy of Sciences of the United States of America","DOI":"10.1073/pnas.98.2.615","ISSN":"0027-8424","issue":"2","journalAbbreviation":"Proc Natl Acad Sci U S A","language":"eng","note":"PMID: 11149956\nPMCID: PMC14636","page":"615-619","source":"PubMed","title":"Extreme hydrops fetalis and cardiovascular abnormalities in mice lacking a functional Adrenomedullin gene","volume":"98","author":[{"family":"Caron","given":"K. M."},{"family":"Smithies","given":"O."}],"issued":{"date-parts":[["2001",1,16]]}}}],"schema":"https://github.com/citation-style-language/schema/raw/master/csl-citation.json"} </w:instrText>
      </w:r>
      <w:r w:rsidR="002E1414">
        <w:fldChar w:fldCharType="separate"/>
      </w:r>
      <w:r w:rsidR="00632051" w:rsidRPr="00632051">
        <w:rPr>
          <w:vertAlign w:val="superscript"/>
        </w:rPr>
        <w:t>11,13,15,20,21,37</w:t>
      </w:r>
      <w:r w:rsidR="002E1414">
        <w:fldChar w:fldCharType="end"/>
      </w:r>
      <w:r w:rsidR="00A30BAD">
        <w:t xml:space="preserve">. </w:t>
      </w:r>
      <w:r w:rsidR="0021562D">
        <w:t xml:space="preserve"> EGR1 </w:t>
      </w:r>
      <w:r>
        <w:t xml:space="preserve">has been shown to either directly or indirectly regulate several differentially expressed angiogenic genes </w:t>
      </w:r>
      <w:r w:rsidR="00A30BAD">
        <w:t xml:space="preserve">that we found to be upregulated </w:t>
      </w:r>
      <w:r w:rsidR="00EE1A6D">
        <w:t>in the tumors with a</w:t>
      </w:r>
      <w:r>
        <w:t xml:space="preserve"> poor</w:t>
      </w:r>
      <w:r w:rsidR="00BB15EC">
        <w:t xml:space="preserve">-response to </w:t>
      </w:r>
      <w:r>
        <w:t>bevacizumab, including</w:t>
      </w:r>
      <w:r w:rsidR="00AA6202">
        <w:t xml:space="preserve"> </w:t>
      </w:r>
      <w:r w:rsidR="00AA6202" w:rsidRPr="00AA6202">
        <w:rPr>
          <w:i/>
        </w:rPr>
        <w:t>CHRNA7</w:t>
      </w:r>
      <w:r w:rsidR="00AA6202" w:rsidRPr="00AA6202">
        <w:rPr>
          <w:vertAlign w:val="superscript"/>
        </w:rPr>
        <w:t>12</w:t>
      </w:r>
      <w:r w:rsidR="00AA6202">
        <w:t>,</w:t>
      </w:r>
      <w:r w:rsidR="00DD2ADE">
        <w:t xml:space="preserve"> </w:t>
      </w:r>
      <w:r w:rsidRPr="00DD2ADE">
        <w:rPr>
          <w:i/>
          <w:iCs/>
        </w:rPr>
        <w:t>AMOT</w:t>
      </w:r>
      <w:r>
        <w:rPr>
          <w:i/>
          <w:iCs/>
        </w:rPr>
        <w:fldChar w:fldCharType="begin"/>
      </w:r>
      <w:r w:rsidR="00632051">
        <w:rPr>
          <w:i/>
          <w:iCs/>
        </w:rPr>
        <w:instrText xml:space="preserve"> ADDIN ZOTERO_ITEM CSL_CITATION {"citationID":"NArorSRl","properties":{"formattedCitation":"\\super 38\\nosupersub{}","plainCitation":"38","noteIndex":0},"citationItems":[{"id":"WhwtAojC/PHY17naZ","uris":["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Pr>
          <w:i/>
          <w:iCs/>
        </w:rPr>
        <w:fldChar w:fldCharType="separate"/>
      </w:r>
      <w:r w:rsidR="00632051" w:rsidRPr="00632051">
        <w:rPr>
          <w:vertAlign w:val="superscript"/>
        </w:rPr>
        <w:t>38</w:t>
      </w:r>
      <w:r>
        <w:rPr>
          <w:i/>
          <w:iCs/>
        </w:rPr>
        <w:fldChar w:fldCharType="end"/>
      </w:r>
      <w:r>
        <w:t>,</w:t>
      </w:r>
      <w:r w:rsidR="00DD2ADE">
        <w:t xml:space="preserve"> </w:t>
      </w:r>
      <w:r>
        <w:rPr>
          <w:i/>
          <w:iCs/>
        </w:rPr>
        <w:t>RAMP3</w:t>
      </w:r>
      <w:r>
        <w:rPr>
          <w:i/>
          <w:iCs/>
        </w:rPr>
        <w:fldChar w:fldCharType="begin"/>
      </w:r>
      <w:r w:rsidR="00632051">
        <w:rPr>
          <w:i/>
          <w:iCs/>
        </w:rPr>
        <w:instrText xml:space="preserve"> ADDIN ZOTERO_ITEM CSL_CITATION {"citationID":"vJCK9zCt","properties":{"formattedCitation":"\\super 36\\nosupersub{}","plainCitation":"36","noteIndex":0},"citationItems":[{"id":"WhwtAojC/f6QC556Q","uris":["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Pr>
          <w:i/>
          <w:iCs/>
        </w:rPr>
        <w:fldChar w:fldCharType="separate"/>
      </w:r>
      <w:r w:rsidR="00632051" w:rsidRPr="00632051">
        <w:rPr>
          <w:vertAlign w:val="superscript"/>
        </w:rPr>
        <w:t>36</w:t>
      </w:r>
      <w:r>
        <w:rPr>
          <w:i/>
          <w:iCs/>
        </w:rPr>
        <w:fldChar w:fldCharType="end"/>
      </w:r>
      <w:r>
        <w:t xml:space="preserve">, </w:t>
      </w:r>
      <w:r w:rsidR="00591895">
        <w:t>and</w:t>
      </w:r>
      <w:r w:rsidR="00DD2ADE">
        <w:t xml:space="preserve"> </w:t>
      </w:r>
      <w:r>
        <w:rPr>
          <w:i/>
          <w:iCs/>
        </w:rPr>
        <w:t>ACVRL1</w:t>
      </w:r>
      <w:r>
        <w:rPr>
          <w:i/>
          <w:iCs/>
        </w:rPr>
        <w:fldChar w:fldCharType="begin"/>
      </w:r>
      <w:r w:rsidR="00632051">
        <w:rPr>
          <w:i/>
          <w:iCs/>
        </w:rPr>
        <w:instrText xml:space="preserve"> ADDIN ZOTERO_ITEM CSL_CITATION {"citationID":"7RngSIaz","properties":{"formattedCitation":"\\super 39\\nosupersub{}","plainCitation":"39","noteIndex":0},"citationItems":[{"id":"WhwtAojC/cBIMZ5ol","uris":["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Pr>
          <w:i/>
          <w:iCs/>
        </w:rPr>
        <w:fldChar w:fldCharType="separate"/>
      </w:r>
      <w:r w:rsidR="00632051" w:rsidRPr="00632051">
        <w:rPr>
          <w:vertAlign w:val="superscript"/>
        </w:rPr>
        <w:t>39</w:t>
      </w:r>
      <w:r>
        <w:rPr>
          <w:i/>
          <w:iCs/>
        </w:rPr>
        <w:fldChar w:fldCharType="end"/>
      </w:r>
      <w:r>
        <w:t xml:space="preserve">. </w:t>
      </w:r>
      <w:r w:rsidR="00AA6202">
        <w:t xml:space="preserve"> </w:t>
      </w:r>
      <w:r w:rsidR="0035193F">
        <w:t>D</w:t>
      </w:r>
      <w:r>
        <w:t xml:space="preserve">ifferences in </w:t>
      </w:r>
      <w:r w:rsidR="0035193F">
        <w:t xml:space="preserve">the protein </w:t>
      </w:r>
      <w:r>
        <w:t xml:space="preserve">expression of </w:t>
      </w:r>
      <w:r w:rsidR="008177F0" w:rsidRPr="008177F0">
        <w:t>α7-nAChR</w:t>
      </w:r>
      <w:r w:rsidR="00BB15EC">
        <w:rPr>
          <w:i/>
          <w:iCs/>
        </w:rPr>
        <w:t>,</w:t>
      </w:r>
      <w:r>
        <w:rPr>
          <w:i/>
          <w:iCs/>
        </w:rPr>
        <w:t xml:space="preserve"> </w:t>
      </w:r>
      <w:r w:rsidRPr="008177F0">
        <w:t>EGR1</w:t>
      </w:r>
      <w:r w:rsidR="00BB15EC">
        <w:t xml:space="preserve"> and </w:t>
      </w:r>
      <w:r w:rsidR="00BB15EC" w:rsidRPr="008177F0">
        <w:rPr>
          <w:iCs/>
        </w:rPr>
        <w:t>RAMP3</w:t>
      </w:r>
      <w:r w:rsidR="00BB15EC">
        <w:t xml:space="preserve"> w</w:t>
      </w:r>
      <w:r>
        <w:t xml:space="preserve">ere </w:t>
      </w:r>
      <w:r w:rsidR="00F14ED2">
        <w:t>quantitated</w:t>
      </w:r>
      <w:r>
        <w:t xml:space="preserve"> through immunohistochemistry</w:t>
      </w:r>
      <w:r w:rsidR="00F14ED2">
        <w:t xml:space="preserve"> and </w:t>
      </w:r>
      <w:r w:rsidR="0021562D">
        <w:t>multiplex staining</w:t>
      </w:r>
      <w:r w:rsidR="009D7E8F">
        <w:t xml:space="preserve">. </w:t>
      </w:r>
      <w:r>
        <w:t xml:space="preserve"> </w:t>
      </w:r>
      <w:r w:rsidR="00F14ED2">
        <w:t>The protein expression of</w:t>
      </w:r>
      <w:r w:rsidR="00082654">
        <w:t xml:space="preserve"> EGR1 and </w:t>
      </w:r>
      <w:r w:rsidR="00F14ED2" w:rsidRPr="008177F0">
        <w:t>α7-nAChR</w:t>
      </w:r>
      <w:r w:rsidR="00F14ED2">
        <w:t xml:space="preserve"> </w:t>
      </w:r>
      <w:r>
        <w:t xml:space="preserve">showed upregulation in </w:t>
      </w:r>
      <w:r w:rsidR="00082654">
        <w:t xml:space="preserve">the tumors that were </w:t>
      </w:r>
      <w:r>
        <w:t>poor</w:t>
      </w:r>
      <w:r w:rsidR="00082654">
        <w:t>-</w:t>
      </w:r>
      <w:r>
        <w:t>responders</w:t>
      </w:r>
      <w:r w:rsidR="00082654">
        <w:t xml:space="preserve"> </w:t>
      </w:r>
      <w:r>
        <w:t>to bevacizumab</w:t>
      </w:r>
      <w:r w:rsidR="00082654">
        <w:t>, as compare</w:t>
      </w:r>
      <w:r w:rsidR="00BE632D">
        <w:t>d</w:t>
      </w:r>
      <w:r w:rsidR="00082654">
        <w:t xml:space="preserve"> to the tumors that were good-responder</w:t>
      </w:r>
      <w:r w:rsidR="00BE632D">
        <w:t>s</w:t>
      </w:r>
      <w:r>
        <w:t>, respectively</w:t>
      </w:r>
      <w:r w:rsidR="00082654">
        <w:t xml:space="preserve"> (Figure 2A and 2B)</w:t>
      </w:r>
      <w:r w:rsidR="0064483C">
        <w:t xml:space="preserve">. Multiplex staining </w:t>
      </w:r>
      <w:proofErr w:type="gramStart"/>
      <w:r w:rsidR="0064483C">
        <w:t xml:space="preserve">showed </w:t>
      </w:r>
      <w:r w:rsidR="0064483C" w:rsidRPr="0064483C">
        <w:rPr>
          <w:highlight w:val="yellow"/>
        </w:rPr>
        <w:t>?expression</w:t>
      </w:r>
      <w:proofErr w:type="gramEnd"/>
      <w:r w:rsidR="0064483C" w:rsidRPr="0064483C">
        <w:rPr>
          <w:highlight w:val="yellow"/>
        </w:rPr>
        <w:t xml:space="preserve"> of EGR1 and α7-nAChR in the same tumor cells?,</w:t>
      </w:r>
      <w:r w:rsidR="0064483C">
        <w:t xml:space="preserve"> consistent with </w:t>
      </w:r>
      <w:r w:rsidR="009D7E8F">
        <w:t xml:space="preserve">potential </w:t>
      </w:r>
      <w:r w:rsidR="0064483C">
        <w:t>EGR1 transcriptional regulation of α7-nAChR</w:t>
      </w:r>
      <w:r>
        <w:t xml:space="preserve">. </w:t>
      </w:r>
      <w:r w:rsidR="00F14ED2">
        <w:t xml:space="preserve"> RAMP3 protein</w:t>
      </w:r>
      <w:r>
        <w:t xml:space="preserve"> showed a similar </w:t>
      </w:r>
      <w:r w:rsidR="0021562D" w:rsidRPr="0021562D">
        <w:rPr>
          <w:highlight w:val="yellow"/>
        </w:rPr>
        <w:t>__________</w:t>
      </w:r>
      <w:r>
        <w:t xml:space="preserve"> by a factor of z (Figure 2C)</w:t>
      </w:r>
      <w:r w:rsidR="009D7E8F">
        <w:t>. M</w:t>
      </w:r>
      <w:r w:rsidR="0064483C">
        <w:t xml:space="preserve">ultiplex staining </w:t>
      </w:r>
      <w:proofErr w:type="gramStart"/>
      <w:r w:rsidR="0064483C">
        <w:t xml:space="preserve">demonstrated </w:t>
      </w:r>
      <w:r w:rsidR="0064483C" w:rsidRPr="0064483C">
        <w:rPr>
          <w:highlight w:val="yellow"/>
        </w:rPr>
        <w:t>?expression</w:t>
      </w:r>
      <w:proofErr w:type="gramEnd"/>
      <w:r w:rsidR="0064483C" w:rsidRPr="0064483C">
        <w:rPr>
          <w:highlight w:val="yellow"/>
        </w:rPr>
        <w:t xml:space="preserve"> of EGR1 and RAMP3 in the same tumor cells?,</w:t>
      </w:r>
      <w:r w:rsidR="0064483C">
        <w:t xml:space="preserve"> </w:t>
      </w:r>
      <w:r w:rsidR="009D7E8F">
        <w:t xml:space="preserve">also </w:t>
      </w:r>
      <w:r w:rsidR="0064483C">
        <w:t xml:space="preserve">consistent with </w:t>
      </w:r>
      <w:r w:rsidR="00082654">
        <w:t xml:space="preserve">the </w:t>
      </w:r>
      <w:r w:rsidR="009D7E8F">
        <w:t>potential</w:t>
      </w:r>
      <w:r w:rsidR="0064483C">
        <w:t xml:space="preserve"> regulation of RAMP3</w:t>
      </w:r>
      <w:r w:rsidR="00082654">
        <w:t xml:space="preserve"> by EGR1</w:t>
      </w:r>
      <w:r w:rsidR="00BE632D">
        <w:t xml:space="preserve">, based on the paper by </w:t>
      </w:r>
      <w:proofErr w:type="spellStart"/>
      <w:r w:rsidR="00BE632D">
        <w:t>Lachmann</w:t>
      </w:r>
      <w:proofErr w:type="spellEnd"/>
      <w:r w:rsidR="00BE632D">
        <w:t xml:space="preserve"> et al (2010) inferring transcriptional regulation of target genes using </w:t>
      </w:r>
      <w:proofErr w:type="spellStart"/>
      <w:r w:rsidR="00BE632D">
        <w:t>CHiP</w:t>
      </w:r>
      <w:proofErr w:type="spellEnd"/>
      <w:r w:rsidR="00BE632D">
        <w:t>-X analysis</w:t>
      </w:r>
      <w:r>
        <w:t xml:space="preserve">. </w:t>
      </w:r>
      <w:r w:rsidR="00082654">
        <w:t xml:space="preserve"> </w:t>
      </w:r>
      <w:r>
        <w:t>These data pa</w:t>
      </w:r>
      <w:r w:rsidR="00BB15EC">
        <w:t xml:space="preserve">rallel the RNA-sequencing </w:t>
      </w:r>
      <w:r>
        <w:t xml:space="preserve">results </w:t>
      </w:r>
      <w:r w:rsidR="00F14ED2">
        <w:t xml:space="preserve">that </w:t>
      </w:r>
      <w:r>
        <w:t>show</w:t>
      </w:r>
      <w:r w:rsidR="00F14ED2">
        <w:t>ed</w:t>
      </w:r>
      <w:r>
        <w:t xml:space="preserve"> </w:t>
      </w:r>
      <w:r w:rsidR="00BB15EC">
        <w:t xml:space="preserve">a </w:t>
      </w:r>
      <w:r>
        <w:t xml:space="preserve">22-fold upregulation of </w:t>
      </w:r>
      <w:r>
        <w:rPr>
          <w:i/>
          <w:iCs/>
        </w:rPr>
        <w:t>CHRNA7</w:t>
      </w:r>
      <w:r>
        <w:t xml:space="preserve">, </w:t>
      </w:r>
      <w:r w:rsidR="00BB15EC">
        <w:t xml:space="preserve">a </w:t>
      </w:r>
      <w:r>
        <w:t xml:space="preserve">13-fold upregulation of </w:t>
      </w:r>
      <w:r>
        <w:rPr>
          <w:i/>
          <w:iCs/>
        </w:rPr>
        <w:t>EGR1</w:t>
      </w:r>
      <w:r>
        <w:t>, and</w:t>
      </w:r>
      <w:r w:rsidR="00BB15EC">
        <w:t xml:space="preserve"> a</w:t>
      </w:r>
      <w:r w:rsidR="00DD2ADE">
        <w:t>n</w:t>
      </w:r>
      <w:r>
        <w:t xml:space="preserve"> </w:t>
      </w:r>
      <w:r w:rsidR="00BE632D">
        <w:t>85</w:t>
      </w:r>
      <w:r>
        <w:t xml:space="preserve">-fold upregulation of </w:t>
      </w:r>
      <w:r w:rsidR="00EE1A6D">
        <w:rPr>
          <w:i/>
          <w:iCs/>
        </w:rPr>
        <w:t>RAMP3</w:t>
      </w:r>
      <w:r w:rsidR="00BB15EC">
        <w:t xml:space="preserve"> in </w:t>
      </w:r>
      <w:r w:rsidR="00F14ED2">
        <w:t xml:space="preserve">tumors that were </w:t>
      </w:r>
      <w:r w:rsidR="00BB15EC">
        <w:t>poor-</w:t>
      </w:r>
      <w:r w:rsidR="001D40AC">
        <w:t xml:space="preserve">responders to </w:t>
      </w:r>
      <w:r>
        <w:t xml:space="preserve">bevacizumab </w:t>
      </w:r>
      <w:r w:rsidR="001D40AC">
        <w:t xml:space="preserve">therapy </w:t>
      </w:r>
      <w:r w:rsidR="00EE1A6D">
        <w:t>as compared to</w:t>
      </w:r>
      <w:r>
        <w:t xml:space="preserve"> good</w:t>
      </w:r>
      <w:r w:rsidR="00BB15EC">
        <w:t>-</w:t>
      </w:r>
      <w:r>
        <w:t>responders.</w:t>
      </w:r>
      <w:r w:rsidR="0035193F">
        <w:t xml:space="preserve"> The</w:t>
      </w:r>
      <w:r w:rsidR="009D7E8F">
        <w:t xml:space="preserve"> above</w:t>
      </w:r>
      <w:r w:rsidR="0035193F">
        <w:t xml:space="preserve"> protein studies validate the </w:t>
      </w:r>
      <w:r w:rsidR="009D7E8F">
        <w:t xml:space="preserve">upregulated mRNA expression </w:t>
      </w:r>
      <w:r w:rsidR="00082654">
        <w:t xml:space="preserve">found </w:t>
      </w:r>
      <w:r w:rsidR="0035193F">
        <w:t>for</w:t>
      </w:r>
      <w:r w:rsidR="009D7E8F">
        <w:t xml:space="preserve"> </w:t>
      </w:r>
      <w:r w:rsidR="009D7E8F" w:rsidRPr="009D7E8F">
        <w:rPr>
          <w:i/>
        </w:rPr>
        <w:t>CHRNA7</w:t>
      </w:r>
      <w:r w:rsidR="009D7E8F">
        <w:t xml:space="preserve">, </w:t>
      </w:r>
      <w:r w:rsidR="009D7E8F" w:rsidRPr="009D7E8F">
        <w:rPr>
          <w:i/>
        </w:rPr>
        <w:t>RAMP3</w:t>
      </w:r>
      <w:r w:rsidR="009D7E8F">
        <w:t xml:space="preserve"> and </w:t>
      </w:r>
      <w:r w:rsidR="009D7E8F" w:rsidRPr="009D7E8F">
        <w:rPr>
          <w:i/>
        </w:rPr>
        <w:t>EGR1</w:t>
      </w:r>
      <w:r w:rsidR="009D7E8F">
        <w:t xml:space="preserve"> in the tumors that were </w:t>
      </w:r>
      <w:r w:rsidR="008177F0">
        <w:t>poor responders</w:t>
      </w:r>
      <w:r w:rsidR="009D7E8F">
        <w:t xml:space="preserve"> to bevacizumab.</w:t>
      </w:r>
      <w:r w:rsidR="0035193F">
        <w:t xml:space="preserve"> </w:t>
      </w:r>
    </w:p>
    <w:p w14:paraId="6BC8E5CD" w14:textId="5C1F63C3" w:rsidR="00B136F5" w:rsidRDefault="00B136F5" w:rsidP="00B136F5">
      <w:pPr>
        <w:pStyle w:val="Heading2"/>
      </w:pPr>
      <w:r w:rsidRPr="00B20918">
        <w:t>3.</w:t>
      </w:r>
      <w:r>
        <w:t>3</w:t>
      </w:r>
      <w:r w:rsidRPr="00B20918">
        <w:tab/>
      </w:r>
      <w:r w:rsidRPr="00B20918">
        <w:tab/>
      </w:r>
      <w:r w:rsidR="00AB1027">
        <w:t>Upregulated</w:t>
      </w:r>
      <w:r>
        <w:t xml:space="preserve"> expression of </w:t>
      </w:r>
      <w:r w:rsidR="00AB1027">
        <w:t xml:space="preserve">EGR1 </w:t>
      </w:r>
      <w:r w:rsidR="00BE632D">
        <w:t>and</w:t>
      </w:r>
      <w:r w:rsidR="00AB1027">
        <w:t xml:space="preserve"> of CHRNA7</w:t>
      </w:r>
      <w:r w:rsidR="00B0178E">
        <w:t xml:space="preserve"> </w:t>
      </w:r>
      <w:r>
        <w:t xml:space="preserve">correlates with </w:t>
      </w:r>
      <w:r w:rsidR="00A60DE8">
        <w:t xml:space="preserve">a </w:t>
      </w:r>
      <w:r w:rsidR="00AB1027">
        <w:t>shorter overall survival</w:t>
      </w:r>
      <w:r w:rsidR="00A60DE8">
        <w:t xml:space="preserve"> in GBM</w:t>
      </w:r>
      <w:r>
        <w:t xml:space="preserve">. </w:t>
      </w:r>
    </w:p>
    <w:p w14:paraId="5E6534A9" w14:textId="20A1B644" w:rsidR="00194164" w:rsidRDefault="00AE4E24" w:rsidP="00AE4E24">
      <w:pPr>
        <w:pStyle w:val="BodyText"/>
      </w:pPr>
      <w:r>
        <w:t xml:space="preserve">Following validation of </w:t>
      </w:r>
      <w:r w:rsidR="00AB1027">
        <w:t xml:space="preserve">the </w:t>
      </w:r>
      <w:r>
        <w:t>differential transcription of</w:t>
      </w:r>
      <w:r w:rsidR="00BB15EC">
        <w:t xml:space="preserve"> </w:t>
      </w:r>
      <w:r w:rsidR="00BB15EC" w:rsidRPr="00BB15EC">
        <w:rPr>
          <w:i/>
        </w:rPr>
        <w:t>EGR1</w:t>
      </w:r>
      <w:r w:rsidR="00BB15EC">
        <w:t>,</w:t>
      </w:r>
      <w:r>
        <w:t xml:space="preserve"> </w:t>
      </w:r>
      <w:r>
        <w:rPr>
          <w:i/>
          <w:iCs/>
        </w:rPr>
        <w:t>CHRNA7</w:t>
      </w:r>
      <w:r w:rsidR="00BB15EC">
        <w:t xml:space="preserve"> and </w:t>
      </w:r>
      <w:r w:rsidR="00BB15EC" w:rsidRPr="00BB15EC">
        <w:rPr>
          <w:i/>
        </w:rPr>
        <w:t>RAMP3</w:t>
      </w:r>
      <w:r w:rsidR="00AB1027">
        <w:rPr>
          <w:i/>
        </w:rPr>
        <w:t xml:space="preserve"> </w:t>
      </w:r>
      <w:r w:rsidR="00AB1027">
        <w:t xml:space="preserve">by analyzing </w:t>
      </w:r>
      <w:r w:rsidR="00BE632D">
        <w:t xml:space="preserve">the </w:t>
      </w:r>
      <w:r w:rsidR="00AB1027">
        <w:t>protein expression,</w:t>
      </w:r>
      <w:r w:rsidR="00BB15EC">
        <w:t xml:space="preserve"> the</w:t>
      </w:r>
      <w:r>
        <w:t xml:space="preserve"> </w:t>
      </w:r>
      <w:r w:rsidR="00EE1A6D">
        <w:t>relevance</w:t>
      </w:r>
      <w:r>
        <w:t xml:space="preserve"> </w:t>
      </w:r>
      <w:r w:rsidR="00BB15EC">
        <w:t xml:space="preserve">of the </w:t>
      </w:r>
      <w:r w:rsidR="00AB1027">
        <w:t xml:space="preserve">mRNA levels </w:t>
      </w:r>
      <w:r w:rsidR="00BB15EC">
        <w:t xml:space="preserve">of these genes </w:t>
      </w:r>
      <w:r>
        <w:t xml:space="preserve">to </w:t>
      </w:r>
      <w:r w:rsidR="00BB15EC">
        <w:t xml:space="preserve">overall </w:t>
      </w:r>
      <w:r>
        <w:t xml:space="preserve">survival in </w:t>
      </w:r>
      <w:r w:rsidR="00EE1A6D">
        <w:t>GBM</w:t>
      </w:r>
      <w:r>
        <w:t xml:space="preserve"> was </w:t>
      </w:r>
      <w:r w:rsidR="00BB15EC">
        <w:t>assessed</w:t>
      </w:r>
      <w:r>
        <w:t xml:space="preserve"> through analysis of</w:t>
      </w:r>
      <w:r w:rsidR="00BB15EC">
        <w:t xml:space="preserve"> </w:t>
      </w:r>
      <w:r>
        <w:t>datasets curated through cBioPortal</w:t>
      </w:r>
      <w:r>
        <w:fldChar w:fldCharType="begin"/>
      </w:r>
      <w:r w:rsidR="00632051">
        <w:instrText xml:space="preserve"> ADDIN ZOTERO_ITEM CSL_CITATION {"citationID":"xQLVZboS","properties":{"formattedCitation":"\\super 28\\nosupersub{}","plainCitation":"28","noteIndex":0},"citationItems":[{"id":"WhwtAojC/jQKyf10C","uris":["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fldChar w:fldCharType="separate"/>
      </w:r>
      <w:r w:rsidR="00632051" w:rsidRPr="00632051">
        <w:rPr>
          <w:vertAlign w:val="superscript"/>
        </w:rPr>
        <w:t>28</w:t>
      </w:r>
      <w:r>
        <w:fldChar w:fldCharType="end"/>
      </w:r>
      <w:r>
        <w:rPr>
          <w:vertAlign w:val="superscript"/>
        </w:rPr>
        <w:t>,</w:t>
      </w:r>
      <w:r>
        <w:fldChar w:fldCharType="begin"/>
      </w:r>
      <w:r w:rsidR="00632051">
        <w:instrText xml:space="preserve"> ADDIN ZOTERO_ITEM CSL_CITATION {"citationID":"ibKPYI6G","properties":{"formattedCitation":"\\super 27\\nosupersub{}","plainCitation":"27","noteIndex":0},"citationItems":[{"id":"WhwtAojC/K6tFdQAF","uris":["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fldChar w:fldCharType="separate"/>
      </w:r>
      <w:r w:rsidR="00632051" w:rsidRPr="00632051">
        <w:rPr>
          <w:vertAlign w:val="superscript"/>
        </w:rPr>
        <w:t>27</w:t>
      </w:r>
      <w:r>
        <w:fldChar w:fldCharType="end"/>
      </w:r>
      <w:r>
        <w:rPr>
          <w:vertAlign w:val="superscript"/>
        </w:rPr>
        <w:t>,</w:t>
      </w:r>
      <w:r>
        <w:fldChar w:fldCharType="begin"/>
      </w:r>
      <w:r w:rsidR="00106557">
        <w:instrText xml:space="preserve"> ADDIN ZOTERO_ITEM CSL_CITATION {"citationID":"uOrzcHii","properties":{"formattedCitation":"\\super 40\\nosupersub{}","plainCitation":"40","noteIndex":0},"citationItems":[{"id":"WhwtAojC/iW8yy9KJ","uris":["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fldChar w:fldCharType="separate"/>
      </w:r>
      <w:r w:rsidR="00106557" w:rsidRPr="00106557">
        <w:rPr>
          <w:vertAlign w:val="superscript"/>
        </w:rPr>
        <w:t>40</w:t>
      </w:r>
      <w:r>
        <w:fldChar w:fldCharType="end"/>
      </w:r>
      <w:r>
        <w:t xml:space="preserve">. </w:t>
      </w:r>
      <w:r w:rsidR="00BB15EC">
        <w:t>GBM p</w:t>
      </w:r>
      <w:r>
        <w:t xml:space="preserve">atients with </w:t>
      </w:r>
      <w:r w:rsidR="00BB15EC">
        <w:t>upregulation of</w:t>
      </w:r>
      <w:r>
        <w:t xml:space="preserve"> </w:t>
      </w:r>
      <w:r>
        <w:rPr>
          <w:i/>
          <w:iCs/>
        </w:rPr>
        <w:t>CHRNA7</w:t>
      </w:r>
      <w:r>
        <w:t xml:space="preserve"> </w:t>
      </w:r>
      <w:r w:rsidR="00BB15EC">
        <w:t xml:space="preserve">mRNA </w:t>
      </w:r>
      <w:r>
        <w:t xml:space="preserve">in </w:t>
      </w:r>
      <w:r w:rsidR="00BB15EC">
        <w:t>their tumors had</w:t>
      </w:r>
      <w:r>
        <w:t xml:space="preserve"> </w:t>
      </w:r>
      <w:r w:rsidR="00EE1A6D">
        <w:t xml:space="preserve">a </w:t>
      </w:r>
      <w:r>
        <w:t>significantly worse prognosis</w:t>
      </w:r>
      <w:r w:rsidR="00BB15EC">
        <w:t>;</w:t>
      </w:r>
      <w:r>
        <w:t xml:space="preserve"> </w:t>
      </w:r>
      <w:r w:rsidR="00BB15EC">
        <w:t xml:space="preserve">the </w:t>
      </w:r>
      <w:r w:rsidR="00BB15EC">
        <w:lastRenderedPageBreak/>
        <w:t>median overall-</w:t>
      </w:r>
      <w:r>
        <w:t xml:space="preserve">survival </w:t>
      </w:r>
      <w:r w:rsidR="00BB15EC">
        <w:t>time was</w:t>
      </w:r>
      <w:r>
        <w:t xml:space="preserve"> </w:t>
      </w:r>
      <w:r w:rsidR="00EE1A6D">
        <w:t xml:space="preserve">approximately </w:t>
      </w:r>
      <w:r>
        <w:t>4 months (Figure 3).</w:t>
      </w:r>
      <w:r w:rsidR="00EE1A6D">
        <w:t xml:space="preserve"> </w:t>
      </w:r>
      <w:r w:rsidR="0021562D">
        <w:t>GBM p</w:t>
      </w:r>
      <w:r w:rsidR="00EE1A6D">
        <w:t xml:space="preserve">atients with </w:t>
      </w:r>
      <w:r w:rsidR="00BB15EC">
        <w:t xml:space="preserve">upregulation of </w:t>
      </w:r>
      <w:r w:rsidR="00EE1A6D" w:rsidRPr="009D7E8F">
        <w:rPr>
          <w:i/>
        </w:rPr>
        <w:t>EGR1</w:t>
      </w:r>
      <w:r w:rsidR="00EE1A6D">
        <w:t xml:space="preserve"> </w:t>
      </w:r>
      <w:r w:rsidR="00BB15EC">
        <w:t xml:space="preserve">mRNA in their tumors </w:t>
      </w:r>
      <w:r w:rsidR="00EE1A6D">
        <w:t>also showed a significantly worse prognosis</w:t>
      </w:r>
      <w:r w:rsidR="00BB15EC">
        <w:t>; the</w:t>
      </w:r>
      <w:r w:rsidR="00EE1A6D">
        <w:t xml:space="preserve"> median overall</w:t>
      </w:r>
      <w:r w:rsidR="0021562D">
        <w:t>-</w:t>
      </w:r>
      <w:r w:rsidR="00EE1A6D">
        <w:t xml:space="preserve">survival </w:t>
      </w:r>
      <w:r w:rsidR="00BB15EC">
        <w:t>time was</w:t>
      </w:r>
      <w:r w:rsidR="0021562D">
        <w:t xml:space="preserve"> 5-6</w:t>
      </w:r>
      <w:r w:rsidR="00EE1A6D">
        <w:t xml:space="preserve"> months (Figure 4)</w:t>
      </w:r>
      <w:r w:rsidR="00BB15EC">
        <w:t xml:space="preserve">. </w:t>
      </w:r>
      <w:r w:rsidR="006C2BF4">
        <w:t xml:space="preserve">However, </w:t>
      </w:r>
      <w:r w:rsidR="0021562D">
        <w:t xml:space="preserve">GBM patients with </w:t>
      </w:r>
      <w:r w:rsidR="006C2BF4">
        <w:t xml:space="preserve">altered </w:t>
      </w:r>
      <w:r w:rsidR="0021562D" w:rsidRPr="009D7E8F">
        <w:rPr>
          <w:i/>
        </w:rPr>
        <w:t>RAMP3</w:t>
      </w:r>
      <w:r w:rsidR="0021562D">
        <w:t xml:space="preserve"> </w:t>
      </w:r>
      <w:r w:rsidR="00BB15EC">
        <w:t>mRNA in their tumor</w:t>
      </w:r>
      <w:r w:rsidR="009D7E8F">
        <w:t>s</w:t>
      </w:r>
      <w:r w:rsidR="0021562D">
        <w:t xml:space="preserve"> </w:t>
      </w:r>
      <w:r w:rsidR="006C2BF4">
        <w:t xml:space="preserve">showed no change in survival </w:t>
      </w:r>
      <w:r w:rsidR="0021562D">
        <w:t>(Figure 5).</w:t>
      </w:r>
      <w:r w:rsidR="00EE1A6D">
        <w:t xml:space="preserve"> </w:t>
      </w:r>
    </w:p>
    <w:p w14:paraId="5F872FD1" w14:textId="263A231B" w:rsidR="00AE4E24" w:rsidRPr="00BD3769" w:rsidRDefault="00AE4E24" w:rsidP="00AE4E24">
      <w:pPr>
        <w:pStyle w:val="BodyText"/>
      </w:pPr>
      <w:r>
        <w:t xml:space="preserve">In aggregate, our data suggests that </w:t>
      </w:r>
      <w:r w:rsidR="00FD5B77">
        <w:t>GBM tumors with a poor-</w:t>
      </w:r>
      <w:r>
        <w:t xml:space="preserve">response to bevacizumab </w:t>
      </w:r>
      <w:r w:rsidR="00FD5B77">
        <w:t xml:space="preserve">have </w:t>
      </w:r>
      <w:r>
        <w:t xml:space="preserve">a distinct molecular phenotype </w:t>
      </w:r>
      <w:r w:rsidR="009D7E8F">
        <w:t xml:space="preserve">- upregulation </w:t>
      </w:r>
      <w:r w:rsidR="0081780F">
        <w:t xml:space="preserve">in tumor cells </w:t>
      </w:r>
      <w:r w:rsidR="009D7E8F">
        <w:t xml:space="preserve">of </w:t>
      </w:r>
      <w:r w:rsidR="0081780F">
        <w:t>a</w:t>
      </w:r>
      <w:r w:rsidR="009D7E8F">
        <w:t>ngiogenesis gene</w:t>
      </w:r>
      <w:r w:rsidR="00AB1027">
        <w:t xml:space="preserve">s </w:t>
      </w:r>
      <w:r w:rsidR="00BE632D">
        <w:t xml:space="preserve">found within the </w:t>
      </w:r>
      <w:r w:rsidR="00AB1027">
        <w:t>Angiogenesis Pathway</w:t>
      </w:r>
      <w:r w:rsidR="0081780F">
        <w:t xml:space="preserve"> gene set</w:t>
      </w:r>
      <w:r w:rsidR="009D7E8F">
        <w:t xml:space="preserve">. </w:t>
      </w:r>
    </w:p>
    <w:p w14:paraId="35769771" w14:textId="77777777" w:rsidR="00B136F5" w:rsidRDefault="00B136F5" w:rsidP="00B136F5"/>
    <w:p w14:paraId="606B162E" w14:textId="77777777" w:rsidR="00CC6FEC" w:rsidRDefault="00CC6FEC" w:rsidP="00B136F5">
      <w:pPr>
        <w:rPr>
          <w:i/>
        </w:rPr>
      </w:pPr>
    </w:p>
    <w:p w14:paraId="63555CEC" w14:textId="77777777" w:rsidR="00B136F5" w:rsidRDefault="00B136F5" w:rsidP="00B136F5"/>
    <w:p w14:paraId="1F0F0B57" w14:textId="77777777" w:rsidR="00BF4E6B" w:rsidRDefault="00BF4E6B" w:rsidP="00B136F5"/>
    <w:p w14:paraId="1F32CBD2" w14:textId="77777777" w:rsidR="00BF4E6B" w:rsidRDefault="00BF4E6B" w:rsidP="00B136F5"/>
    <w:p w14:paraId="4824B3DC" w14:textId="77777777" w:rsidR="00B136F5" w:rsidRDefault="00B136F5" w:rsidP="00B136F5"/>
    <w:p w14:paraId="4314D05E" w14:textId="77777777" w:rsidR="00B136F5" w:rsidRDefault="00B136F5" w:rsidP="00B136F5"/>
    <w:p w14:paraId="1AB1B7DF" w14:textId="77777777" w:rsidR="00E90311" w:rsidRDefault="00512393" w:rsidP="008F5EE6">
      <w:pPr>
        <w:pStyle w:val="BodyText"/>
        <w:keepNext/>
        <w:ind w:left="1" w:hanging="1"/>
        <w:jc w:val="center"/>
      </w:pPr>
      <w:r>
        <w:rPr>
          <w:noProof/>
        </w:rPr>
        <w:lastRenderedPageBreak/>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78063B8B" w:rsidR="00512393" w:rsidRPr="00336327" w:rsidRDefault="00E90311" w:rsidP="00E90311">
      <w:pPr>
        <w:pStyle w:val="Caption"/>
        <w:jc w:val="both"/>
        <w:rPr>
          <w:b w:val="0"/>
          <w:bCs w:val="0"/>
        </w:rPr>
      </w:pPr>
      <w:r w:rsidRPr="00EB18A2">
        <w:rPr>
          <w:bCs w:val="0"/>
        </w:rPr>
        <w:t xml:space="preserve">Figure </w:t>
      </w:r>
      <w:r w:rsidRPr="00EB18A2">
        <w:rPr>
          <w:bCs w:val="0"/>
        </w:rPr>
        <w:fldChar w:fldCharType="begin"/>
      </w:r>
      <w:r w:rsidRPr="00EB18A2">
        <w:rPr>
          <w:bCs w:val="0"/>
        </w:rPr>
        <w:instrText xml:space="preserve"> SEQ Figure \* ARABIC </w:instrText>
      </w:r>
      <w:r w:rsidRPr="00EB18A2">
        <w:rPr>
          <w:bCs w:val="0"/>
        </w:rPr>
        <w:fldChar w:fldCharType="separate"/>
      </w:r>
      <w:r w:rsidR="00FF6199" w:rsidRPr="00EB18A2">
        <w:rPr>
          <w:bCs w:val="0"/>
          <w:noProof/>
        </w:rPr>
        <w:t>1</w:t>
      </w:r>
      <w:r w:rsidRPr="00EB18A2">
        <w:rPr>
          <w:bCs w:val="0"/>
        </w:rPr>
        <w:fldChar w:fldCharType="end"/>
      </w:r>
      <w:r w:rsidR="00EB18A2">
        <w:rPr>
          <w:b w:val="0"/>
          <w:bCs w:val="0"/>
        </w:rPr>
        <w:t xml:space="preserve">. </w:t>
      </w:r>
      <w:r w:rsidRPr="00336327">
        <w:rPr>
          <w:b w:val="0"/>
          <w:bCs w:val="0"/>
        </w:rPr>
        <w:t xml:space="preserve"> </w:t>
      </w:r>
      <w:r w:rsidR="00EB18A2" w:rsidRPr="00BE632D">
        <w:rPr>
          <w:bCs w:val="0"/>
        </w:rPr>
        <w:t>Differential gene expression in GBM PDX-tumors that were poor-responders to bevacizumab</w:t>
      </w:r>
      <w:r w:rsidR="00EB18A2">
        <w:rPr>
          <w:b w:val="0"/>
          <w:bCs w:val="0"/>
        </w:rPr>
        <w:t xml:space="preserve">. </w:t>
      </w:r>
      <w:r w:rsidRPr="00336327">
        <w:rPr>
          <w:b w:val="0"/>
          <w:bCs w:val="0"/>
        </w:rPr>
        <w:t xml:space="preserve">Across all plots, points in orange are enriched in </w:t>
      </w:r>
      <w:r w:rsidR="00C35C31">
        <w:rPr>
          <w:b w:val="0"/>
          <w:bCs w:val="0"/>
        </w:rPr>
        <w:t>tumors that were poor-</w:t>
      </w:r>
      <w:r w:rsidRPr="00336327">
        <w:rPr>
          <w:b w:val="0"/>
          <w:bCs w:val="0"/>
        </w:rPr>
        <w:t>responders to bevacizumab therapy</w:t>
      </w:r>
      <w:r w:rsidR="00C35C31">
        <w:rPr>
          <w:b w:val="0"/>
          <w:bCs w:val="0"/>
        </w:rPr>
        <w:t>,</w:t>
      </w:r>
      <w:r w:rsidRPr="00336327">
        <w:rPr>
          <w:b w:val="0"/>
          <w:bCs w:val="0"/>
        </w:rPr>
        <w:t xml:space="preserve"> while points in blue are enriched in </w:t>
      </w:r>
      <w:r w:rsidR="00C35C31">
        <w:rPr>
          <w:b w:val="0"/>
          <w:bCs w:val="0"/>
        </w:rPr>
        <w:t>tumors that were good-</w:t>
      </w:r>
      <w:r w:rsidRPr="00336327">
        <w:rPr>
          <w:b w:val="0"/>
          <w:bCs w:val="0"/>
        </w:rPr>
        <w:t>responders</w:t>
      </w:r>
      <w:r w:rsidR="00C35C31">
        <w:rPr>
          <w:b w:val="0"/>
          <w:bCs w:val="0"/>
        </w:rPr>
        <w:t xml:space="preserve"> to bevacizumab therapy</w:t>
      </w:r>
      <w:r w:rsidRPr="00336327">
        <w:rPr>
          <w:b w:val="0"/>
          <w:bCs w:val="0"/>
        </w:rPr>
        <w:t xml:space="preserve">. A. Volcano plot of differential gene expression. </w:t>
      </w:r>
      <w:r w:rsidR="0020608F" w:rsidRPr="00336327">
        <w:rPr>
          <w:b w:val="0"/>
          <w:bCs w:val="0"/>
        </w:rPr>
        <w:t>Log 2</w:t>
      </w:r>
      <w:r w:rsidR="00C35C31">
        <w:rPr>
          <w:b w:val="0"/>
          <w:bCs w:val="0"/>
        </w:rPr>
        <w:t>-</w:t>
      </w:r>
      <w:r w:rsidR="0020608F" w:rsidRPr="00336327">
        <w:rPr>
          <w:b w:val="0"/>
          <w:bCs w:val="0"/>
        </w:rPr>
        <w:t xml:space="preserve">fold change is plotted against negative log-scaled significance. </w:t>
      </w:r>
      <w:r w:rsidRPr="00336327">
        <w:rPr>
          <w:b w:val="0"/>
          <w:bCs w:val="0"/>
        </w:rPr>
        <w:t>Labeled points indicate the top 20 differentially expressed genes</w:t>
      </w:r>
      <w:r w:rsidR="00870929">
        <w:rPr>
          <w:b w:val="0"/>
          <w:bCs w:val="0"/>
        </w:rPr>
        <w:t xml:space="preserve">. </w:t>
      </w:r>
      <w:r w:rsidRPr="00336327">
        <w:rPr>
          <w:b w:val="0"/>
          <w:bCs w:val="0"/>
        </w:rPr>
        <w:t>B. Hallmark gene set enrichment analysis of responders to bevacizumab.</w:t>
      </w:r>
      <w:r w:rsidR="00A942A8" w:rsidRPr="00336327">
        <w:rPr>
          <w:b w:val="0"/>
          <w:bCs w:val="0"/>
        </w:rPr>
        <w:t xml:space="preserve"> Normalized enrichment score is plotted against negative log-scaled significance. The KRAS signaling downregulation gene set is labeled. </w:t>
      </w:r>
      <w:r w:rsidR="00336327" w:rsidRPr="00336327">
        <w:rPr>
          <w:b w:val="0"/>
          <w:bCs w:val="0"/>
        </w:rPr>
        <w:t xml:space="preserve">C. </w:t>
      </w:r>
      <w:r w:rsidR="00336327">
        <w:rPr>
          <w:b w:val="0"/>
          <w:bCs w:val="0"/>
        </w:rPr>
        <w:t xml:space="preserve">Heatmap of log-scaled raw RNA-expression of differentially expressed </w:t>
      </w:r>
      <w:r w:rsidR="004F3691">
        <w:rPr>
          <w:b w:val="0"/>
          <w:bCs w:val="0"/>
        </w:rPr>
        <w:t xml:space="preserve">genes regulating </w:t>
      </w:r>
      <w:r w:rsidR="00336327">
        <w:rPr>
          <w:b w:val="0"/>
          <w:bCs w:val="0"/>
        </w:rPr>
        <w:t>angiogen</w:t>
      </w:r>
      <w:r w:rsidR="004F3691">
        <w:rPr>
          <w:b w:val="0"/>
          <w:bCs w:val="0"/>
        </w:rPr>
        <w:t>esis</w:t>
      </w:r>
      <w:r w:rsidR="00336327">
        <w:rPr>
          <w:b w:val="0"/>
          <w:bCs w:val="0"/>
        </w:rPr>
        <w:t xml:space="preserve">. Points in orange indicate higher overall expression while points in blue indicate lower overall expression. </w:t>
      </w:r>
    </w:p>
    <w:p w14:paraId="1CC82E95" w14:textId="77777777" w:rsidR="00C35C31" w:rsidRDefault="00C35C31" w:rsidP="002664E9">
      <w:pPr>
        <w:pStyle w:val="BodyText"/>
        <w:ind w:left="1" w:hanging="1"/>
      </w:pPr>
    </w:p>
    <w:p w14:paraId="04CC7CF4" w14:textId="543E1664" w:rsidR="00B046C4" w:rsidRDefault="00B046C4" w:rsidP="002664E9">
      <w:pPr>
        <w:pStyle w:val="BodyText"/>
        <w:ind w:left="1" w:hanging="1"/>
      </w:pP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63C6B7C" w:rsidR="005061E6" w:rsidRDefault="005061E6" w:rsidP="00426281">
            <w:pPr>
              <w:rPr>
                <w:b/>
                <w:bCs/>
              </w:rPr>
            </w:pPr>
            <w:r>
              <w:rPr>
                <w:b/>
                <w:bCs/>
              </w:rPr>
              <w:lastRenderedPageBreak/>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426281">
            <w:pPr>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426281">
            <w:pPr>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426281">
            <w:pPr>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426281">
            <w:pPr>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426281">
            <w:r>
              <w:t>APOD</w:t>
            </w:r>
          </w:p>
        </w:tc>
        <w:tc>
          <w:tcPr>
            <w:tcW w:w="0" w:type="auto"/>
            <w:tcMar>
              <w:top w:w="113" w:type="dxa"/>
              <w:left w:w="113" w:type="dxa"/>
              <w:bottom w:w="113" w:type="dxa"/>
              <w:right w:w="113" w:type="dxa"/>
            </w:tcMar>
            <w:hideMark/>
          </w:tcPr>
          <w:p w14:paraId="00A5CE28" w14:textId="77777777" w:rsidR="005061E6" w:rsidRDefault="005061E6" w:rsidP="00426281">
            <w:pPr>
              <w:jc w:val="center"/>
            </w:pPr>
            <w:r>
              <w:t>227.46</w:t>
            </w:r>
          </w:p>
        </w:tc>
        <w:tc>
          <w:tcPr>
            <w:tcW w:w="0" w:type="auto"/>
            <w:tcMar>
              <w:top w:w="113" w:type="dxa"/>
              <w:left w:w="113" w:type="dxa"/>
              <w:bottom w:w="113" w:type="dxa"/>
              <w:right w:w="113" w:type="dxa"/>
            </w:tcMar>
            <w:hideMark/>
          </w:tcPr>
          <w:p w14:paraId="73E27E90" w14:textId="77777777" w:rsidR="005061E6" w:rsidRDefault="005061E6" w:rsidP="00426281">
            <w:pPr>
              <w:jc w:val="center"/>
            </w:pPr>
            <w:r>
              <w:t>0.00</w:t>
            </w:r>
          </w:p>
        </w:tc>
        <w:tc>
          <w:tcPr>
            <w:tcW w:w="0" w:type="auto"/>
            <w:tcMar>
              <w:top w:w="113" w:type="dxa"/>
              <w:left w:w="113" w:type="dxa"/>
              <w:bottom w:w="113" w:type="dxa"/>
              <w:right w:w="113" w:type="dxa"/>
            </w:tcMar>
            <w:hideMark/>
          </w:tcPr>
          <w:p w14:paraId="531E56B2" w14:textId="77777777" w:rsidR="005061E6" w:rsidRDefault="005061E6" w:rsidP="00426281">
            <w:pPr>
              <w:jc w:val="center"/>
            </w:pPr>
            <w:r>
              <w:t>0.00</w:t>
            </w:r>
          </w:p>
        </w:tc>
        <w:tc>
          <w:tcPr>
            <w:tcW w:w="0" w:type="auto"/>
            <w:tcMar>
              <w:top w:w="113" w:type="dxa"/>
              <w:left w:w="113" w:type="dxa"/>
              <w:bottom w:w="113" w:type="dxa"/>
              <w:right w:w="113" w:type="dxa"/>
            </w:tcMar>
            <w:hideMark/>
          </w:tcPr>
          <w:p w14:paraId="4DF0BDC2" w14:textId="77777777" w:rsidR="005061E6" w:rsidRDefault="005061E6" w:rsidP="00426281">
            <w:pPr>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426281">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426281">
            <w:pPr>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426281">
            <w:pPr>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426281">
            <w:r>
              <w:t>KDR</w:t>
            </w:r>
          </w:p>
        </w:tc>
        <w:tc>
          <w:tcPr>
            <w:tcW w:w="0" w:type="auto"/>
            <w:tcMar>
              <w:top w:w="113" w:type="dxa"/>
              <w:left w:w="113" w:type="dxa"/>
              <w:bottom w:w="113" w:type="dxa"/>
              <w:right w:w="113" w:type="dxa"/>
            </w:tcMar>
            <w:hideMark/>
          </w:tcPr>
          <w:p w14:paraId="215FFCE1" w14:textId="77777777" w:rsidR="005061E6" w:rsidRDefault="005061E6" w:rsidP="00426281">
            <w:pPr>
              <w:jc w:val="center"/>
            </w:pPr>
            <w:r>
              <w:t>0.01</w:t>
            </w:r>
          </w:p>
        </w:tc>
        <w:tc>
          <w:tcPr>
            <w:tcW w:w="0" w:type="auto"/>
            <w:tcMar>
              <w:top w:w="113" w:type="dxa"/>
              <w:left w:w="113" w:type="dxa"/>
              <w:bottom w:w="113" w:type="dxa"/>
              <w:right w:w="113" w:type="dxa"/>
            </w:tcMar>
            <w:hideMark/>
          </w:tcPr>
          <w:p w14:paraId="7A750C31" w14:textId="77777777" w:rsidR="005061E6" w:rsidRDefault="005061E6" w:rsidP="00426281">
            <w:pPr>
              <w:jc w:val="center"/>
            </w:pPr>
            <w:r>
              <w:t>0.00</w:t>
            </w:r>
          </w:p>
        </w:tc>
        <w:tc>
          <w:tcPr>
            <w:tcW w:w="0" w:type="auto"/>
            <w:tcMar>
              <w:top w:w="113" w:type="dxa"/>
              <w:left w:w="113" w:type="dxa"/>
              <w:bottom w:w="113" w:type="dxa"/>
              <w:right w:w="113" w:type="dxa"/>
            </w:tcMar>
            <w:hideMark/>
          </w:tcPr>
          <w:p w14:paraId="7761A670" w14:textId="77777777" w:rsidR="005061E6" w:rsidRDefault="005061E6" w:rsidP="00426281">
            <w:pPr>
              <w:jc w:val="center"/>
            </w:pPr>
            <w:r>
              <w:t>0.00</w:t>
            </w:r>
          </w:p>
        </w:tc>
        <w:tc>
          <w:tcPr>
            <w:tcW w:w="0" w:type="auto"/>
            <w:tcMar>
              <w:top w:w="113" w:type="dxa"/>
              <w:left w:w="113" w:type="dxa"/>
              <w:bottom w:w="113" w:type="dxa"/>
              <w:right w:w="113" w:type="dxa"/>
            </w:tcMar>
            <w:hideMark/>
          </w:tcPr>
          <w:p w14:paraId="783B1397" w14:textId="77777777" w:rsidR="005061E6" w:rsidRDefault="005061E6" w:rsidP="00426281">
            <w:pPr>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426281">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426281">
            <w:pPr>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426281">
            <w:pPr>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426281">
            <w:r>
              <w:t>RAMP3</w:t>
            </w:r>
          </w:p>
        </w:tc>
        <w:tc>
          <w:tcPr>
            <w:tcW w:w="0" w:type="auto"/>
            <w:tcMar>
              <w:top w:w="113" w:type="dxa"/>
              <w:left w:w="113" w:type="dxa"/>
              <w:bottom w:w="113" w:type="dxa"/>
              <w:right w:w="113" w:type="dxa"/>
            </w:tcMar>
            <w:hideMark/>
          </w:tcPr>
          <w:p w14:paraId="2DCDD59F" w14:textId="77777777" w:rsidR="005061E6" w:rsidRDefault="005061E6" w:rsidP="00426281">
            <w:pPr>
              <w:jc w:val="center"/>
            </w:pPr>
            <w:r>
              <w:t>84.64</w:t>
            </w:r>
          </w:p>
        </w:tc>
        <w:tc>
          <w:tcPr>
            <w:tcW w:w="0" w:type="auto"/>
            <w:tcMar>
              <w:top w:w="113" w:type="dxa"/>
              <w:left w:w="113" w:type="dxa"/>
              <w:bottom w:w="113" w:type="dxa"/>
              <w:right w:w="113" w:type="dxa"/>
            </w:tcMar>
            <w:hideMark/>
          </w:tcPr>
          <w:p w14:paraId="4C8900AA" w14:textId="77777777" w:rsidR="005061E6" w:rsidRDefault="005061E6" w:rsidP="00426281">
            <w:pPr>
              <w:jc w:val="center"/>
            </w:pPr>
            <w:r>
              <w:t>0.00</w:t>
            </w:r>
          </w:p>
        </w:tc>
        <w:tc>
          <w:tcPr>
            <w:tcW w:w="0" w:type="auto"/>
            <w:tcMar>
              <w:top w:w="113" w:type="dxa"/>
              <w:left w:w="113" w:type="dxa"/>
              <w:bottom w:w="113" w:type="dxa"/>
              <w:right w:w="113" w:type="dxa"/>
            </w:tcMar>
            <w:hideMark/>
          </w:tcPr>
          <w:p w14:paraId="3EEB53AC" w14:textId="77777777" w:rsidR="005061E6" w:rsidRDefault="005061E6" w:rsidP="00426281">
            <w:pPr>
              <w:jc w:val="center"/>
            </w:pPr>
            <w:r>
              <w:t>0.00</w:t>
            </w:r>
          </w:p>
        </w:tc>
        <w:tc>
          <w:tcPr>
            <w:tcW w:w="0" w:type="auto"/>
            <w:tcMar>
              <w:top w:w="113" w:type="dxa"/>
              <w:left w:w="113" w:type="dxa"/>
              <w:bottom w:w="113" w:type="dxa"/>
              <w:right w:w="113" w:type="dxa"/>
            </w:tcMar>
            <w:hideMark/>
          </w:tcPr>
          <w:p w14:paraId="64F5C61F" w14:textId="77777777" w:rsidR="005061E6" w:rsidRDefault="005061E6" w:rsidP="00426281">
            <w:pPr>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426281">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426281">
            <w:pPr>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426281">
            <w:pPr>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426281">
            <w:r>
              <w:t>ADGRB1</w:t>
            </w:r>
          </w:p>
        </w:tc>
        <w:tc>
          <w:tcPr>
            <w:tcW w:w="0" w:type="auto"/>
            <w:tcMar>
              <w:top w:w="113" w:type="dxa"/>
              <w:left w:w="113" w:type="dxa"/>
              <w:bottom w:w="113" w:type="dxa"/>
              <w:right w:w="113" w:type="dxa"/>
            </w:tcMar>
            <w:hideMark/>
          </w:tcPr>
          <w:p w14:paraId="2AAEE00E" w14:textId="77777777" w:rsidR="005061E6" w:rsidRDefault="005061E6" w:rsidP="00426281">
            <w:pPr>
              <w:jc w:val="center"/>
            </w:pPr>
            <w:r>
              <w:t>53.71</w:t>
            </w:r>
          </w:p>
        </w:tc>
        <w:tc>
          <w:tcPr>
            <w:tcW w:w="0" w:type="auto"/>
            <w:tcMar>
              <w:top w:w="113" w:type="dxa"/>
              <w:left w:w="113" w:type="dxa"/>
              <w:bottom w:w="113" w:type="dxa"/>
              <w:right w:w="113" w:type="dxa"/>
            </w:tcMar>
            <w:hideMark/>
          </w:tcPr>
          <w:p w14:paraId="11D64178" w14:textId="77777777" w:rsidR="005061E6" w:rsidRDefault="005061E6" w:rsidP="00426281">
            <w:pPr>
              <w:jc w:val="center"/>
            </w:pPr>
            <w:r>
              <w:t>0.00</w:t>
            </w:r>
          </w:p>
        </w:tc>
        <w:tc>
          <w:tcPr>
            <w:tcW w:w="0" w:type="auto"/>
            <w:tcMar>
              <w:top w:w="113" w:type="dxa"/>
              <w:left w:w="113" w:type="dxa"/>
              <w:bottom w:w="113" w:type="dxa"/>
              <w:right w:w="113" w:type="dxa"/>
            </w:tcMar>
            <w:hideMark/>
          </w:tcPr>
          <w:p w14:paraId="639A5DE7" w14:textId="77777777" w:rsidR="005061E6" w:rsidRDefault="005061E6" w:rsidP="00426281">
            <w:pPr>
              <w:jc w:val="center"/>
            </w:pPr>
            <w:r>
              <w:t>0.00</w:t>
            </w:r>
          </w:p>
        </w:tc>
        <w:tc>
          <w:tcPr>
            <w:tcW w:w="0" w:type="auto"/>
            <w:tcMar>
              <w:top w:w="113" w:type="dxa"/>
              <w:left w:w="113" w:type="dxa"/>
              <w:bottom w:w="113" w:type="dxa"/>
              <w:right w:w="113" w:type="dxa"/>
            </w:tcMar>
            <w:hideMark/>
          </w:tcPr>
          <w:p w14:paraId="3411416F" w14:textId="77777777" w:rsidR="005061E6" w:rsidRDefault="005061E6" w:rsidP="00426281">
            <w:pPr>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426281">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426281">
            <w:pPr>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426281">
            <w:pPr>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426281">
            <w:r>
              <w:t>SFRP1</w:t>
            </w:r>
          </w:p>
        </w:tc>
        <w:tc>
          <w:tcPr>
            <w:tcW w:w="0" w:type="auto"/>
            <w:tcMar>
              <w:top w:w="113" w:type="dxa"/>
              <w:left w:w="113" w:type="dxa"/>
              <w:bottom w:w="113" w:type="dxa"/>
              <w:right w:w="113" w:type="dxa"/>
            </w:tcMar>
            <w:hideMark/>
          </w:tcPr>
          <w:p w14:paraId="6FF49696" w14:textId="77777777" w:rsidR="005061E6" w:rsidRDefault="005061E6" w:rsidP="00426281">
            <w:pPr>
              <w:jc w:val="center"/>
            </w:pPr>
            <w:r>
              <w:t>46.57</w:t>
            </w:r>
          </w:p>
        </w:tc>
        <w:tc>
          <w:tcPr>
            <w:tcW w:w="0" w:type="auto"/>
            <w:tcMar>
              <w:top w:w="113" w:type="dxa"/>
              <w:left w:w="113" w:type="dxa"/>
              <w:bottom w:w="113" w:type="dxa"/>
              <w:right w:w="113" w:type="dxa"/>
            </w:tcMar>
            <w:hideMark/>
          </w:tcPr>
          <w:p w14:paraId="1541E19F" w14:textId="77777777" w:rsidR="005061E6" w:rsidRDefault="005061E6" w:rsidP="00426281">
            <w:pPr>
              <w:jc w:val="center"/>
            </w:pPr>
            <w:r>
              <w:t>0.00</w:t>
            </w:r>
          </w:p>
        </w:tc>
        <w:tc>
          <w:tcPr>
            <w:tcW w:w="0" w:type="auto"/>
            <w:tcMar>
              <w:top w:w="113" w:type="dxa"/>
              <w:left w:w="113" w:type="dxa"/>
              <w:bottom w:w="113" w:type="dxa"/>
              <w:right w:w="113" w:type="dxa"/>
            </w:tcMar>
            <w:hideMark/>
          </w:tcPr>
          <w:p w14:paraId="1B793E3F" w14:textId="77777777" w:rsidR="005061E6" w:rsidRDefault="005061E6" w:rsidP="00426281">
            <w:pPr>
              <w:jc w:val="center"/>
            </w:pPr>
            <w:r>
              <w:t>0.00</w:t>
            </w:r>
          </w:p>
        </w:tc>
        <w:tc>
          <w:tcPr>
            <w:tcW w:w="0" w:type="auto"/>
            <w:tcMar>
              <w:top w:w="113" w:type="dxa"/>
              <w:left w:w="113" w:type="dxa"/>
              <w:bottom w:w="113" w:type="dxa"/>
              <w:right w:w="113" w:type="dxa"/>
            </w:tcMar>
            <w:hideMark/>
          </w:tcPr>
          <w:p w14:paraId="1555B42E" w14:textId="77777777" w:rsidR="005061E6" w:rsidRDefault="005061E6" w:rsidP="00426281">
            <w:pPr>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426281">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426281">
            <w:pPr>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426281">
            <w:pPr>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426281">
            <w:r>
              <w:t>PPP1R16B</w:t>
            </w:r>
          </w:p>
        </w:tc>
        <w:tc>
          <w:tcPr>
            <w:tcW w:w="0" w:type="auto"/>
            <w:tcMar>
              <w:top w:w="113" w:type="dxa"/>
              <w:left w:w="113" w:type="dxa"/>
              <w:bottom w:w="113" w:type="dxa"/>
              <w:right w:w="113" w:type="dxa"/>
            </w:tcMar>
            <w:hideMark/>
          </w:tcPr>
          <w:p w14:paraId="1C553E3D" w14:textId="77777777" w:rsidR="005061E6" w:rsidRDefault="005061E6" w:rsidP="00426281">
            <w:pPr>
              <w:jc w:val="center"/>
            </w:pPr>
            <w:r>
              <w:t>36.06</w:t>
            </w:r>
          </w:p>
        </w:tc>
        <w:tc>
          <w:tcPr>
            <w:tcW w:w="0" w:type="auto"/>
            <w:tcMar>
              <w:top w:w="113" w:type="dxa"/>
              <w:left w:w="113" w:type="dxa"/>
              <w:bottom w:w="113" w:type="dxa"/>
              <w:right w:w="113" w:type="dxa"/>
            </w:tcMar>
            <w:hideMark/>
          </w:tcPr>
          <w:p w14:paraId="0D4167AE" w14:textId="77777777" w:rsidR="005061E6" w:rsidRDefault="005061E6" w:rsidP="00426281">
            <w:pPr>
              <w:jc w:val="center"/>
            </w:pPr>
            <w:r>
              <w:t>0.00</w:t>
            </w:r>
          </w:p>
        </w:tc>
        <w:tc>
          <w:tcPr>
            <w:tcW w:w="0" w:type="auto"/>
            <w:tcMar>
              <w:top w:w="113" w:type="dxa"/>
              <w:left w:w="113" w:type="dxa"/>
              <w:bottom w:w="113" w:type="dxa"/>
              <w:right w:w="113" w:type="dxa"/>
            </w:tcMar>
            <w:hideMark/>
          </w:tcPr>
          <w:p w14:paraId="2133368F" w14:textId="77777777" w:rsidR="005061E6" w:rsidRDefault="005061E6" w:rsidP="00426281">
            <w:pPr>
              <w:jc w:val="center"/>
            </w:pPr>
            <w:r>
              <w:t>0.00</w:t>
            </w:r>
          </w:p>
        </w:tc>
        <w:tc>
          <w:tcPr>
            <w:tcW w:w="0" w:type="auto"/>
            <w:tcMar>
              <w:top w:w="113" w:type="dxa"/>
              <w:left w:w="113" w:type="dxa"/>
              <w:bottom w:w="113" w:type="dxa"/>
              <w:right w:w="113" w:type="dxa"/>
            </w:tcMar>
            <w:hideMark/>
          </w:tcPr>
          <w:p w14:paraId="44C0D634" w14:textId="77777777" w:rsidR="005061E6" w:rsidRDefault="005061E6" w:rsidP="00426281">
            <w:pPr>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426281">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426281">
            <w:pPr>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426281">
            <w:pPr>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426281">
            <w:r>
              <w:t>EPHB1</w:t>
            </w:r>
          </w:p>
        </w:tc>
        <w:tc>
          <w:tcPr>
            <w:tcW w:w="0" w:type="auto"/>
            <w:tcMar>
              <w:top w:w="113" w:type="dxa"/>
              <w:left w:w="113" w:type="dxa"/>
              <w:bottom w:w="113" w:type="dxa"/>
              <w:right w:w="113" w:type="dxa"/>
            </w:tcMar>
            <w:hideMark/>
          </w:tcPr>
          <w:p w14:paraId="5756556C" w14:textId="77777777" w:rsidR="005061E6" w:rsidRDefault="005061E6" w:rsidP="00426281">
            <w:pPr>
              <w:jc w:val="center"/>
            </w:pPr>
            <w:r>
              <w:t>31.78</w:t>
            </w:r>
          </w:p>
        </w:tc>
        <w:tc>
          <w:tcPr>
            <w:tcW w:w="0" w:type="auto"/>
            <w:tcMar>
              <w:top w:w="113" w:type="dxa"/>
              <w:left w:w="113" w:type="dxa"/>
              <w:bottom w:w="113" w:type="dxa"/>
              <w:right w:w="113" w:type="dxa"/>
            </w:tcMar>
            <w:hideMark/>
          </w:tcPr>
          <w:p w14:paraId="2617F790" w14:textId="77777777" w:rsidR="005061E6" w:rsidRDefault="005061E6" w:rsidP="00426281">
            <w:pPr>
              <w:jc w:val="center"/>
            </w:pPr>
            <w:r>
              <w:t>0.00</w:t>
            </w:r>
          </w:p>
        </w:tc>
        <w:tc>
          <w:tcPr>
            <w:tcW w:w="0" w:type="auto"/>
            <w:tcMar>
              <w:top w:w="113" w:type="dxa"/>
              <w:left w:w="113" w:type="dxa"/>
              <w:bottom w:w="113" w:type="dxa"/>
              <w:right w:w="113" w:type="dxa"/>
            </w:tcMar>
            <w:hideMark/>
          </w:tcPr>
          <w:p w14:paraId="0081154D" w14:textId="77777777" w:rsidR="005061E6" w:rsidRDefault="005061E6" w:rsidP="00426281">
            <w:pPr>
              <w:jc w:val="center"/>
            </w:pPr>
            <w:r>
              <w:t>0.00</w:t>
            </w:r>
          </w:p>
        </w:tc>
        <w:tc>
          <w:tcPr>
            <w:tcW w:w="0" w:type="auto"/>
            <w:tcMar>
              <w:top w:w="113" w:type="dxa"/>
              <w:left w:w="113" w:type="dxa"/>
              <w:bottom w:w="113" w:type="dxa"/>
              <w:right w:w="113" w:type="dxa"/>
            </w:tcMar>
            <w:hideMark/>
          </w:tcPr>
          <w:p w14:paraId="731AD11C" w14:textId="77777777" w:rsidR="005061E6" w:rsidRDefault="005061E6" w:rsidP="00426281">
            <w:pPr>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426281">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426281">
            <w:pPr>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426281">
            <w:pPr>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426281">
            <w:r>
              <w:t>CHRNA7</w:t>
            </w:r>
          </w:p>
        </w:tc>
        <w:tc>
          <w:tcPr>
            <w:tcW w:w="0" w:type="auto"/>
            <w:tcMar>
              <w:top w:w="113" w:type="dxa"/>
              <w:left w:w="113" w:type="dxa"/>
              <w:bottom w:w="113" w:type="dxa"/>
              <w:right w:w="113" w:type="dxa"/>
            </w:tcMar>
            <w:hideMark/>
          </w:tcPr>
          <w:p w14:paraId="15B4B4C5" w14:textId="77777777" w:rsidR="005061E6" w:rsidRDefault="005061E6" w:rsidP="00426281">
            <w:pPr>
              <w:jc w:val="center"/>
            </w:pPr>
            <w:r>
              <w:t>21.96</w:t>
            </w:r>
          </w:p>
        </w:tc>
        <w:tc>
          <w:tcPr>
            <w:tcW w:w="0" w:type="auto"/>
            <w:tcMar>
              <w:top w:w="113" w:type="dxa"/>
              <w:left w:w="113" w:type="dxa"/>
              <w:bottom w:w="113" w:type="dxa"/>
              <w:right w:w="113" w:type="dxa"/>
            </w:tcMar>
            <w:hideMark/>
          </w:tcPr>
          <w:p w14:paraId="5087B984" w14:textId="77777777" w:rsidR="005061E6" w:rsidRDefault="005061E6" w:rsidP="00426281">
            <w:pPr>
              <w:jc w:val="center"/>
            </w:pPr>
            <w:r>
              <w:t>0.00</w:t>
            </w:r>
          </w:p>
        </w:tc>
        <w:tc>
          <w:tcPr>
            <w:tcW w:w="0" w:type="auto"/>
            <w:tcMar>
              <w:top w:w="113" w:type="dxa"/>
              <w:left w:w="113" w:type="dxa"/>
              <w:bottom w:w="113" w:type="dxa"/>
              <w:right w:w="113" w:type="dxa"/>
            </w:tcMar>
            <w:hideMark/>
          </w:tcPr>
          <w:p w14:paraId="01E4CF87" w14:textId="77777777" w:rsidR="005061E6" w:rsidRDefault="005061E6" w:rsidP="00426281">
            <w:pPr>
              <w:jc w:val="center"/>
            </w:pPr>
            <w:r>
              <w:t>0.00</w:t>
            </w:r>
          </w:p>
        </w:tc>
        <w:tc>
          <w:tcPr>
            <w:tcW w:w="0" w:type="auto"/>
            <w:tcMar>
              <w:top w:w="113" w:type="dxa"/>
              <w:left w:w="113" w:type="dxa"/>
              <w:bottom w:w="113" w:type="dxa"/>
              <w:right w:w="113" w:type="dxa"/>
            </w:tcMar>
            <w:hideMark/>
          </w:tcPr>
          <w:p w14:paraId="41FA27F6" w14:textId="77777777" w:rsidR="005061E6" w:rsidRDefault="005061E6" w:rsidP="00426281">
            <w:pPr>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426281">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426281">
            <w:pPr>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426281">
            <w:pPr>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426281">
            <w:r>
              <w:t>EGR3</w:t>
            </w:r>
          </w:p>
        </w:tc>
        <w:tc>
          <w:tcPr>
            <w:tcW w:w="0" w:type="auto"/>
            <w:tcMar>
              <w:top w:w="113" w:type="dxa"/>
              <w:left w:w="113" w:type="dxa"/>
              <w:bottom w:w="113" w:type="dxa"/>
              <w:right w:w="113" w:type="dxa"/>
            </w:tcMar>
            <w:hideMark/>
          </w:tcPr>
          <w:p w14:paraId="60F14790" w14:textId="77777777" w:rsidR="005061E6" w:rsidRDefault="005061E6" w:rsidP="00426281">
            <w:pPr>
              <w:jc w:val="center"/>
            </w:pPr>
            <w:r>
              <w:t>18.02</w:t>
            </w:r>
          </w:p>
        </w:tc>
        <w:tc>
          <w:tcPr>
            <w:tcW w:w="0" w:type="auto"/>
            <w:tcMar>
              <w:top w:w="113" w:type="dxa"/>
              <w:left w:w="113" w:type="dxa"/>
              <w:bottom w:w="113" w:type="dxa"/>
              <w:right w:w="113" w:type="dxa"/>
            </w:tcMar>
            <w:hideMark/>
          </w:tcPr>
          <w:p w14:paraId="23533E19" w14:textId="77777777" w:rsidR="005061E6" w:rsidRDefault="005061E6" w:rsidP="00426281">
            <w:pPr>
              <w:jc w:val="center"/>
            </w:pPr>
            <w:r>
              <w:t>0.00</w:t>
            </w:r>
          </w:p>
        </w:tc>
        <w:tc>
          <w:tcPr>
            <w:tcW w:w="0" w:type="auto"/>
            <w:tcMar>
              <w:top w:w="113" w:type="dxa"/>
              <w:left w:w="113" w:type="dxa"/>
              <w:bottom w:w="113" w:type="dxa"/>
              <w:right w:w="113" w:type="dxa"/>
            </w:tcMar>
            <w:hideMark/>
          </w:tcPr>
          <w:p w14:paraId="4B82164E" w14:textId="77777777" w:rsidR="005061E6" w:rsidRDefault="005061E6" w:rsidP="00426281">
            <w:pPr>
              <w:jc w:val="center"/>
            </w:pPr>
            <w:r>
              <w:t>0.00</w:t>
            </w:r>
          </w:p>
        </w:tc>
        <w:tc>
          <w:tcPr>
            <w:tcW w:w="0" w:type="auto"/>
            <w:tcMar>
              <w:top w:w="113" w:type="dxa"/>
              <w:left w:w="113" w:type="dxa"/>
              <w:bottom w:w="113" w:type="dxa"/>
              <w:right w:w="113" w:type="dxa"/>
            </w:tcMar>
            <w:hideMark/>
          </w:tcPr>
          <w:p w14:paraId="589E8447" w14:textId="77777777" w:rsidR="005061E6" w:rsidRDefault="005061E6" w:rsidP="00426281">
            <w:pPr>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426281">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426281">
            <w:pPr>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426281">
            <w:pPr>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426281">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426281">
            <w:pPr>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5061E6">
            <w:pPr>
              <w:keepNext/>
              <w:jc w:val="center"/>
            </w:pPr>
            <w:r>
              <w:t>6744.06</w:t>
            </w:r>
          </w:p>
        </w:tc>
      </w:tr>
    </w:tbl>
    <w:p w14:paraId="1F619C46" w14:textId="77777777" w:rsidR="00BE632D" w:rsidRDefault="00BE632D" w:rsidP="005061E6">
      <w:pPr>
        <w:pStyle w:val="Caption"/>
        <w:rPr>
          <w:bCs w:val="0"/>
          <w:sz w:val="24"/>
          <w:szCs w:val="24"/>
        </w:rPr>
      </w:pPr>
    </w:p>
    <w:p w14:paraId="0A0A2E0B" w14:textId="4409505A" w:rsidR="005061E6" w:rsidRPr="005061E6" w:rsidRDefault="005061E6" w:rsidP="005061E6">
      <w:pPr>
        <w:pStyle w:val="Caption"/>
        <w:rPr>
          <w:b w:val="0"/>
          <w:bCs w:val="0"/>
        </w:rPr>
      </w:pPr>
      <w:r w:rsidRPr="00EB18A2">
        <w:rPr>
          <w:bCs w:val="0"/>
          <w:sz w:val="24"/>
          <w:szCs w:val="24"/>
        </w:rPr>
        <w:t xml:space="preserve">Table </w:t>
      </w:r>
      <w:r w:rsidRPr="00EB18A2">
        <w:rPr>
          <w:bCs w:val="0"/>
          <w:sz w:val="24"/>
          <w:szCs w:val="24"/>
        </w:rPr>
        <w:fldChar w:fldCharType="begin"/>
      </w:r>
      <w:r w:rsidRPr="00EB18A2">
        <w:rPr>
          <w:bCs w:val="0"/>
          <w:sz w:val="24"/>
          <w:szCs w:val="24"/>
        </w:rPr>
        <w:instrText xml:space="preserve"> SEQ Table \* ARABIC </w:instrText>
      </w:r>
      <w:r w:rsidRPr="00EB18A2">
        <w:rPr>
          <w:bCs w:val="0"/>
          <w:sz w:val="24"/>
          <w:szCs w:val="24"/>
        </w:rPr>
        <w:fldChar w:fldCharType="separate"/>
      </w:r>
      <w:r w:rsidR="00FF6199" w:rsidRPr="00EB18A2">
        <w:rPr>
          <w:bCs w:val="0"/>
          <w:noProof/>
          <w:sz w:val="24"/>
          <w:szCs w:val="24"/>
        </w:rPr>
        <w:t>1</w:t>
      </w:r>
      <w:r w:rsidRPr="00EB18A2">
        <w:rPr>
          <w:bCs w:val="0"/>
          <w:sz w:val="24"/>
          <w:szCs w:val="24"/>
        </w:rPr>
        <w:fldChar w:fldCharType="end"/>
      </w:r>
      <w:r w:rsidR="00EB18A2">
        <w:rPr>
          <w:b w:val="0"/>
          <w:bCs w:val="0"/>
          <w:sz w:val="24"/>
          <w:szCs w:val="24"/>
        </w:rPr>
        <w:t>.</w:t>
      </w:r>
      <w:r w:rsidRPr="005061E6">
        <w:rPr>
          <w:b w:val="0"/>
          <w:bCs w:val="0"/>
          <w:sz w:val="24"/>
          <w:szCs w:val="24"/>
        </w:rPr>
        <w:t xml:space="preserve"> </w:t>
      </w:r>
      <w:r w:rsidRPr="00BE632D">
        <w:rPr>
          <w:bCs w:val="0"/>
          <w:sz w:val="24"/>
          <w:szCs w:val="24"/>
        </w:rPr>
        <w:t>List of differentially expressed</w:t>
      </w:r>
      <w:r w:rsidR="004F3691" w:rsidRPr="00BE632D">
        <w:rPr>
          <w:bCs w:val="0"/>
          <w:sz w:val="24"/>
          <w:szCs w:val="24"/>
        </w:rPr>
        <w:t xml:space="preserve"> genes regulating</w:t>
      </w:r>
      <w:r w:rsidRPr="00BE632D">
        <w:rPr>
          <w:bCs w:val="0"/>
          <w:sz w:val="24"/>
          <w:szCs w:val="24"/>
        </w:rPr>
        <w:t xml:space="preserve"> angiogen</w:t>
      </w:r>
      <w:r w:rsidR="004F3691" w:rsidRPr="00BE632D">
        <w:rPr>
          <w:bCs w:val="0"/>
          <w:sz w:val="24"/>
          <w:szCs w:val="24"/>
        </w:rPr>
        <w:t>esis</w:t>
      </w:r>
      <w:r w:rsidRPr="005061E6">
        <w:rPr>
          <w:b w:val="0"/>
          <w:bCs w:val="0"/>
          <w:sz w:val="24"/>
          <w:szCs w:val="24"/>
        </w:rPr>
        <w:t>. Fold</w:t>
      </w:r>
      <w:r w:rsidR="004F3691">
        <w:rPr>
          <w:b w:val="0"/>
          <w:bCs w:val="0"/>
          <w:sz w:val="24"/>
          <w:szCs w:val="24"/>
        </w:rPr>
        <w:t>-</w:t>
      </w:r>
      <w:r w:rsidRPr="005061E6">
        <w:rPr>
          <w:b w:val="0"/>
          <w:bCs w:val="0"/>
          <w:sz w:val="24"/>
          <w:szCs w:val="24"/>
        </w:rPr>
        <w:t xml:space="preserve">change represents the ratio of expression in </w:t>
      </w:r>
      <w:r w:rsidR="004F3691">
        <w:rPr>
          <w:b w:val="0"/>
          <w:bCs w:val="0"/>
          <w:sz w:val="24"/>
          <w:szCs w:val="24"/>
        </w:rPr>
        <w:t xml:space="preserve">tumors that were </w:t>
      </w:r>
      <w:r w:rsidRPr="005061E6">
        <w:rPr>
          <w:b w:val="0"/>
          <w:bCs w:val="0"/>
          <w:sz w:val="24"/>
          <w:szCs w:val="24"/>
        </w:rPr>
        <w:t>poor</w:t>
      </w:r>
      <w:r w:rsidR="004F3691">
        <w:rPr>
          <w:b w:val="0"/>
          <w:bCs w:val="0"/>
          <w:sz w:val="24"/>
          <w:szCs w:val="24"/>
        </w:rPr>
        <w:t>-</w:t>
      </w:r>
      <w:r w:rsidRPr="005061E6">
        <w:rPr>
          <w:b w:val="0"/>
          <w:bCs w:val="0"/>
          <w:sz w:val="24"/>
          <w:szCs w:val="24"/>
        </w:rPr>
        <w:t xml:space="preserve">responders </w:t>
      </w:r>
      <w:r w:rsidR="00DA3BA0">
        <w:rPr>
          <w:b w:val="0"/>
          <w:bCs w:val="0"/>
          <w:sz w:val="24"/>
          <w:szCs w:val="24"/>
        </w:rPr>
        <w:t xml:space="preserve">to bevacizumab therapy </w:t>
      </w:r>
      <w:r w:rsidR="00F5537A">
        <w:rPr>
          <w:b w:val="0"/>
          <w:bCs w:val="0"/>
          <w:sz w:val="24"/>
          <w:szCs w:val="24"/>
        </w:rPr>
        <w:t>as compared</w:t>
      </w:r>
      <w:r w:rsidR="004F3691">
        <w:rPr>
          <w:b w:val="0"/>
          <w:bCs w:val="0"/>
          <w:sz w:val="24"/>
          <w:szCs w:val="24"/>
        </w:rPr>
        <w:t xml:space="preserve"> </w:t>
      </w:r>
      <w:r w:rsidRPr="005061E6">
        <w:rPr>
          <w:b w:val="0"/>
          <w:bCs w:val="0"/>
          <w:sz w:val="24"/>
          <w:szCs w:val="24"/>
        </w:rPr>
        <w:t xml:space="preserve">to </w:t>
      </w:r>
      <w:r w:rsidR="004F3691">
        <w:rPr>
          <w:b w:val="0"/>
          <w:bCs w:val="0"/>
          <w:sz w:val="24"/>
          <w:szCs w:val="24"/>
        </w:rPr>
        <w:t xml:space="preserve">tumors that were </w:t>
      </w:r>
      <w:r w:rsidRPr="005061E6">
        <w:rPr>
          <w:b w:val="0"/>
          <w:bCs w:val="0"/>
          <w:sz w:val="24"/>
          <w:szCs w:val="24"/>
        </w:rPr>
        <w:t>good</w:t>
      </w:r>
      <w:r w:rsidR="004F3691">
        <w:rPr>
          <w:b w:val="0"/>
          <w:bCs w:val="0"/>
          <w:sz w:val="24"/>
          <w:szCs w:val="24"/>
        </w:rPr>
        <w:t>-</w:t>
      </w:r>
      <w:r w:rsidRPr="005061E6">
        <w:rPr>
          <w:b w:val="0"/>
          <w:bCs w:val="0"/>
          <w:sz w:val="24"/>
          <w:szCs w:val="24"/>
        </w:rPr>
        <w:t xml:space="preserve">responders to bevacizumab </w:t>
      </w:r>
      <w:r w:rsidR="004F3691">
        <w:rPr>
          <w:b w:val="0"/>
          <w:bCs w:val="0"/>
          <w:sz w:val="24"/>
          <w:szCs w:val="24"/>
        </w:rPr>
        <w:t>therapy</w:t>
      </w:r>
      <w:r w:rsidRPr="005061E6">
        <w:rPr>
          <w:b w:val="0"/>
          <w:bCs w:val="0"/>
          <w:sz w:val="24"/>
          <w:szCs w:val="24"/>
        </w:rPr>
        <w:t>.</w:t>
      </w:r>
      <w:r w:rsidRPr="005061E6">
        <w:rPr>
          <w:b w:val="0"/>
          <w:bCs w:val="0"/>
        </w:rPr>
        <w:t xml:space="preserve"> </w:t>
      </w:r>
    </w:p>
    <w:p w14:paraId="1DA97160" w14:textId="77777777" w:rsidR="00CF7A3C" w:rsidRDefault="00CF7A3C" w:rsidP="00CF7A3C">
      <w:pPr>
        <w:pStyle w:val="BodyText"/>
        <w:ind w:left="1" w:hanging="1"/>
      </w:pPr>
    </w:p>
    <w:p w14:paraId="1F804469" w14:textId="77777777" w:rsidR="009E5AB9" w:rsidRDefault="009E5AB9" w:rsidP="00B64135">
      <w:pPr>
        <w:pStyle w:val="BodyText"/>
        <w:ind w:left="1" w:hanging="1"/>
        <w:rPr>
          <w:b/>
        </w:rPr>
      </w:pPr>
    </w:p>
    <w:p w14:paraId="41C63BA8" w14:textId="42642344" w:rsidR="009E5AB9" w:rsidRDefault="00CF7A3C" w:rsidP="009E5AB9">
      <w:pPr>
        <w:pStyle w:val="BodyText"/>
        <w:spacing w:line="240" w:lineRule="auto"/>
        <w:ind w:left="1" w:hanging="1"/>
      </w:pPr>
      <w:r w:rsidRPr="009E5AB9">
        <w:rPr>
          <w:b/>
        </w:rPr>
        <w:lastRenderedPageBreak/>
        <w:t xml:space="preserve">Figure </w:t>
      </w:r>
      <w:r w:rsidR="00426281" w:rsidRPr="009E5AB9">
        <w:rPr>
          <w:b/>
          <w:noProof/>
        </w:rPr>
        <w:fldChar w:fldCharType="begin"/>
      </w:r>
      <w:r w:rsidR="00426281" w:rsidRPr="009E5AB9">
        <w:rPr>
          <w:b/>
          <w:noProof/>
        </w:rPr>
        <w:instrText xml:space="preserve"> SEQ Figure \* ARABIC </w:instrText>
      </w:r>
      <w:r w:rsidR="00426281" w:rsidRPr="009E5AB9">
        <w:rPr>
          <w:b/>
          <w:noProof/>
        </w:rPr>
        <w:fldChar w:fldCharType="separate"/>
      </w:r>
      <w:r w:rsidR="00FF6199" w:rsidRPr="009E5AB9">
        <w:rPr>
          <w:b/>
          <w:noProof/>
        </w:rPr>
        <w:t>2</w:t>
      </w:r>
      <w:r w:rsidR="00426281" w:rsidRPr="009E5AB9">
        <w:rPr>
          <w:b/>
          <w:noProof/>
        </w:rPr>
        <w:fldChar w:fldCharType="end"/>
      </w:r>
      <w:r w:rsidR="009E5AB9">
        <w:t>.</w:t>
      </w:r>
      <w:r>
        <w:t xml:space="preserve"> </w:t>
      </w:r>
      <w:r w:rsidR="009E5AB9" w:rsidRPr="00BE632D">
        <w:rPr>
          <w:b/>
        </w:rPr>
        <w:t xml:space="preserve">Protein expression </w:t>
      </w:r>
      <w:r w:rsidR="00D95DAE">
        <w:rPr>
          <w:b/>
        </w:rPr>
        <w:t xml:space="preserve">and analysis </w:t>
      </w:r>
      <w:r w:rsidR="009E5AB9" w:rsidRPr="00BE632D">
        <w:rPr>
          <w:b/>
        </w:rPr>
        <w:t xml:space="preserve">of EGR1 and </w:t>
      </w:r>
      <w:r w:rsidR="00BE632D">
        <w:rPr>
          <w:b/>
        </w:rPr>
        <w:t>α7-nAChR</w:t>
      </w:r>
      <w:r w:rsidR="009E5AB9" w:rsidRPr="00BE632D">
        <w:rPr>
          <w:b/>
        </w:rPr>
        <w:t xml:space="preserve"> in the tumors that were poor-responders to bevacizumab</w:t>
      </w:r>
      <w:r w:rsidR="009E5AB9">
        <w:t>.</w:t>
      </w:r>
    </w:p>
    <w:p w14:paraId="683AF933" w14:textId="70795E3F" w:rsidR="00AE4E24" w:rsidRDefault="00302B8B" w:rsidP="006C5080">
      <w:pPr>
        <w:pStyle w:val="BodyText"/>
        <w:spacing w:line="240" w:lineRule="auto"/>
        <w:ind w:left="1" w:hanging="1"/>
      </w:pPr>
      <w:r>
        <w:t>A. violin plot CHRNA7 proteomic data B. violin plot EGR1 proteomic data C. violin plot ACVRL1 proteomic data D. Picture of actual slide for CHRNA7 E. Picture of actual slide for EGR1</w:t>
      </w:r>
      <w:r w:rsidR="00B64135">
        <w:t>.</w:t>
      </w:r>
    </w:p>
    <w:p w14:paraId="32BB5325" w14:textId="77777777" w:rsidR="00CF7A3C" w:rsidRDefault="00CF7A3C" w:rsidP="00CF7A3C">
      <w:pPr>
        <w:pStyle w:val="BodyText"/>
        <w:keepNext/>
        <w:jc w:val="center"/>
      </w:pPr>
      <w:r>
        <w:rPr>
          <w:noProof/>
        </w:rPr>
        <w:drawing>
          <wp:inline distT="0" distB="0" distL="0" distR="0" wp14:anchorId="7D0A3D04" wp14:editId="0CD3AB95">
            <wp:extent cx="5080000" cy="3810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93DB6E6" w14:textId="53F2BC4D" w:rsidR="00CF7A3C" w:rsidRDefault="00CF7A3C" w:rsidP="00CF7A3C">
      <w:pPr>
        <w:pStyle w:val="Caption"/>
        <w:rPr>
          <w:b w:val="0"/>
          <w:bCs w:val="0"/>
          <w:sz w:val="22"/>
          <w:szCs w:val="22"/>
        </w:rPr>
      </w:pPr>
      <w:r w:rsidRPr="009E5AB9">
        <w:rPr>
          <w:bCs w:val="0"/>
          <w:sz w:val="22"/>
          <w:szCs w:val="22"/>
        </w:rPr>
        <w:t xml:space="preserve">Figure </w:t>
      </w:r>
      <w:r w:rsidRPr="009E5AB9">
        <w:rPr>
          <w:bCs w:val="0"/>
          <w:sz w:val="22"/>
          <w:szCs w:val="22"/>
        </w:rPr>
        <w:fldChar w:fldCharType="begin"/>
      </w:r>
      <w:r w:rsidRPr="009E5AB9">
        <w:rPr>
          <w:bCs w:val="0"/>
          <w:sz w:val="22"/>
          <w:szCs w:val="22"/>
        </w:rPr>
        <w:instrText xml:space="preserve"> SEQ Figure \* ARABIC </w:instrText>
      </w:r>
      <w:r w:rsidRPr="009E5AB9">
        <w:rPr>
          <w:bCs w:val="0"/>
          <w:sz w:val="22"/>
          <w:szCs w:val="22"/>
        </w:rPr>
        <w:fldChar w:fldCharType="separate"/>
      </w:r>
      <w:r w:rsidR="00FF6199" w:rsidRPr="009E5AB9">
        <w:rPr>
          <w:bCs w:val="0"/>
          <w:noProof/>
          <w:sz w:val="22"/>
          <w:szCs w:val="22"/>
        </w:rPr>
        <w:t>3</w:t>
      </w:r>
      <w:r w:rsidRPr="009E5AB9">
        <w:rPr>
          <w:bCs w:val="0"/>
          <w:sz w:val="22"/>
          <w:szCs w:val="22"/>
        </w:rPr>
        <w:fldChar w:fldCharType="end"/>
      </w:r>
      <w:r w:rsidR="00F5537A">
        <w:rPr>
          <w:b w:val="0"/>
          <w:bCs w:val="0"/>
          <w:sz w:val="22"/>
          <w:szCs w:val="22"/>
        </w:rPr>
        <w:t>.</w:t>
      </w:r>
      <w:r w:rsidRPr="00B01D97">
        <w:rPr>
          <w:b w:val="0"/>
          <w:bCs w:val="0"/>
          <w:sz w:val="22"/>
          <w:szCs w:val="22"/>
        </w:rPr>
        <w:t xml:space="preserve"> </w:t>
      </w:r>
      <w:r w:rsidR="00B01D97" w:rsidRPr="00BE632D">
        <w:rPr>
          <w:bCs w:val="0"/>
          <w:sz w:val="22"/>
          <w:szCs w:val="22"/>
        </w:rPr>
        <w:t xml:space="preserve">Kaplan Meier </w:t>
      </w:r>
      <w:r w:rsidR="009E5AB9" w:rsidRPr="00BE632D">
        <w:rPr>
          <w:bCs w:val="0"/>
          <w:sz w:val="22"/>
          <w:szCs w:val="22"/>
        </w:rPr>
        <w:t xml:space="preserve">survival </w:t>
      </w:r>
      <w:r w:rsidR="00B01D97" w:rsidRPr="00BE632D">
        <w:rPr>
          <w:bCs w:val="0"/>
          <w:sz w:val="22"/>
          <w:szCs w:val="22"/>
        </w:rPr>
        <w:t xml:space="preserve">curve of </w:t>
      </w:r>
      <w:r w:rsidR="00F5537A" w:rsidRPr="00BE632D">
        <w:rPr>
          <w:bCs w:val="0"/>
          <w:sz w:val="22"/>
          <w:szCs w:val="22"/>
        </w:rPr>
        <w:t>GBM</w:t>
      </w:r>
      <w:r w:rsidR="00B01D97" w:rsidRPr="00BE632D">
        <w:rPr>
          <w:bCs w:val="0"/>
          <w:sz w:val="22"/>
          <w:szCs w:val="22"/>
        </w:rPr>
        <w:t xml:space="preserve"> patients with </w:t>
      </w:r>
      <w:r w:rsidR="00BA1DE0">
        <w:rPr>
          <w:bCs w:val="0"/>
          <w:sz w:val="22"/>
          <w:szCs w:val="22"/>
        </w:rPr>
        <w:t xml:space="preserve">altered </w:t>
      </w:r>
      <w:r w:rsidR="009E5AB9" w:rsidRPr="00BE632D">
        <w:rPr>
          <w:bCs w:val="0"/>
          <w:sz w:val="22"/>
          <w:szCs w:val="22"/>
        </w:rPr>
        <w:t xml:space="preserve">levels of </w:t>
      </w:r>
      <w:r w:rsidR="00B01D97" w:rsidRPr="00BE632D">
        <w:rPr>
          <w:bCs w:val="0"/>
          <w:i/>
          <w:iCs/>
          <w:sz w:val="22"/>
          <w:szCs w:val="22"/>
        </w:rPr>
        <w:t>CHRNA7</w:t>
      </w:r>
      <w:r w:rsidR="009E5AB9" w:rsidRPr="00BE632D">
        <w:rPr>
          <w:bCs w:val="0"/>
          <w:sz w:val="22"/>
          <w:szCs w:val="22"/>
        </w:rPr>
        <w:t xml:space="preserve"> mRNA</w:t>
      </w:r>
      <w:r w:rsidR="009E5AB9">
        <w:rPr>
          <w:b w:val="0"/>
          <w:bCs w:val="0"/>
          <w:sz w:val="22"/>
          <w:szCs w:val="22"/>
        </w:rPr>
        <w:t>.</w:t>
      </w:r>
      <w:r w:rsidR="00BA1DE0">
        <w:rPr>
          <w:b w:val="0"/>
          <w:bCs w:val="0"/>
          <w:sz w:val="22"/>
          <w:szCs w:val="22"/>
        </w:rPr>
        <w:t xml:space="preserve"> </w:t>
      </w:r>
      <w:r w:rsidR="00B01D97">
        <w:rPr>
          <w:b w:val="0"/>
          <w:bCs w:val="0"/>
          <w:sz w:val="22"/>
          <w:szCs w:val="22"/>
        </w:rPr>
        <w:t xml:space="preserve">Log-rank survival analysis shows a significant difference in median overall survival. </w:t>
      </w:r>
    </w:p>
    <w:p w14:paraId="6741DEC4" w14:textId="77777777" w:rsidR="00B0178E" w:rsidRDefault="00B0178E" w:rsidP="00B01D97"/>
    <w:p w14:paraId="650BFE49" w14:textId="0DD24294" w:rsidR="00B0178E" w:rsidRDefault="00B0178E" w:rsidP="00B01D97">
      <w:r>
        <w:t xml:space="preserve">Overall-Survival Analysis for elevated expression of EGR1 mRNA in GBM from Dr. </w:t>
      </w:r>
      <w:proofErr w:type="spellStart"/>
      <w:r>
        <w:t>Barnholtz</w:t>
      </w:r>
      <w:proofErr w:type="spellEnd"/>
      <w:r>
        <w:t>-Sloan</w:t>
      </w:r>
    </w:p>
    <w:p w14:paraId="182724BE" w14:textId="77777777" w:rsidR="00B0178E" w:rsidRDefault="00B0178E" w:rsidP="00B01D97"/>
    <w:p w14:paraId="30B947EB" w14:textId="14655375" w:rsidR="00B0178E" w:rsidRDefault="003F6EC0" w:rsidP="00B01D97">
      <w:r w:rsidRPr="00B0178E">
        <w:rPr>
          <w:noProof/>
        </w:rPr>
        <w:object w:dxaOrig="9001" w:dyaOrig="5700" w14:anchorId="2C0AD0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2pt;height:286.4pt;mso-width-percent:0;mso-height-percent:0;mso-width-percent:0;mso-height-percent:0" o:ole="">
            <v:imagedata r:id="rId14" o:title=""/>
          </v:shape>
          <o:OLEObject Type="Embed" ProgID="AcroExch.Document.DC" ShapeID="_x0000_i1025" DrawAspect="Content" ObjectID="_1710912910" r:id="rId15"/>
        </w:object>
      </w:r>
    </w:p>
    <w:p w14:paraId="4F08D35E" w14:textId="77777777" w:rsidR="00B0178E" w:rsidRDefault="00B0178E" w:rsidP="00B01D97"/>
    <w:p w14:paraId="20A1A48D" w14:textId="77777777" w:rsidR="00B0178E" w:rsidRDefault="00B0178E" w:rsidP="00B01D97"/>
    <w:p w14:paraId="7432822C" w14:textId="6C5FC722" w:rsidR="00B0178E" w:rsidRDefault="00B0178E" w:rsidP="00F5537A">
      <w:pPr>
        <w:pStyle w:val="Caption"/>
      </w:pPr>
      <w:r w:rsidRPr="009E5AB9">
        <w:t xml:space="preserve">Figure </w:t>
      </w:r>
      <w:r w:rsidR="00F5537A" w:rsidRPr="009E5AB9">
        <w:t>4</w:t>
      </w:r>
      <w:r w:rsidR="00F5537A">
        <w:rPr>
          <w:b w:val="0"/>
          <w:bCs w:val="0"/>
          <w:sz w:val="22"/>
          <w:szCs w:val="22"/>
        </w:rPr>
        <w:t>.</w:t>
      </w:r>
      <w:r w:rsidR="00F5537A" w:rsidRPr="00B01D97">
        <w:rPr>
          <w:b w:val="0"/>
          <w:bCs w:val="0"/>
          <w:sz w:val="22"/>
          <w:szCs w:val="22"/>
        </w:rPr>
        <w:t xml:space="preserve"> </w:t>
      </w:r>
      <w:r w:rsidR="00F5537A" w:rsidRPr="00BE632D">
        <w:rPr>
          <w:bCs w:val="0"/>
          <w:sz w:val="22"/>
          <w:szCs w:val="22"/>
        </w:rPr>
        <w:t xml:space="preserve">Kaplan Meier </w:t>
      </w:r>
      <w:r w:rsidR="009E5AB9" w:rsidRPr="00BE632D">
        <w:rPr>
          <w:bCs w:val="0"/>
          <w:sz w:val="22"/>
          <w:szCs w:val="22"/>
        </w:rPr>
        <w:t xml:space="preserve">survival </w:t>
      </w:r>
      <w:r w:rsidR="00F5537A" w:rsidRPr="00BE632D">
        <w:rPr>
          <w:bCs w:val="0"/>
          <w:sz w:val="22"/>
          <w:szCs w:val="22"/>
        </w:rPr>
        <w:t>curve of GBM patients with</w:t>
      </w:r>
      <w:r w:rsidR="00BA1DE0">
        <w:rPr>
          <w:bCs w:val="0"/>
          <w:sz w:val="22"/>
          <w:szCs w:val="22"/>
        </w:rPr>
        <w:t xml:space="preserve"> altered </w:t>
      </w:r>
      <w:r w:rsidR="00F5537A" w:rsidRPr="00BE632D">
        <w:rPr>
          <w:bCs w:val="0"/>
          <w:sz w:val="22"/>
          <w:szCs w:val="22"/>
        </w:rPr>
        <w:t xml:space="preserve">levels of </w:t>
      </w:r>
      <w:r w:rsidR="00F5537A" w:rsidRPr="00BE632D">
        <w:rPr>
          <w:bCs w:val="0"/>
          <w:i/>
          <w:iCs/>
          <w:sz w:val="22"/>
          <w:szCs w:val="22"/>
        </w:rPr>
        <w:t>EGR1</w:t>
      </w:r>
      <w:r w:rsidR="00BA1DE0">
        <w:rPr>
          <w:bCs w:val="0"/>
          <w:i/>
          <w:iCs/>
          <w:sz w:val="22"/>
          <w:szCs w:val="22"/>
        </w:rPr>
        <w:t xml:space="preserve"> </w:t>
      </w:r>
      <w:r w:rsidR="00BA1DE0" w:rsidRPr="00BE632D">
        <w:rPr>
          <w:bCs w:val="0"/>
          <w:sz w:val="22"/>
          <w:szCs w:val="22"/>
        </w:rPr>
        <w:t>mRNA</w:t>
      </w:r>
      <w:r w:rsidR="00F5537A" w:rsidRPr="00B01D97">
        <w:rPr>
          <w:b w:val="0"/>
          <w:bCs w:val="0"/>
          <w:sz w:val="22"/>
          <w:szCs w:val="22"/>
        </w:rPr>
        <w:t>.</w:t>
      </w:r>
      <w:r w:rsidR="00F5537A">
        <w:rPr>
          <w:b w:val="0"/>
          <w:bCs w:val="0"/>
          <w:sz w:val="22"/>
          <w:szCs w:val="22"/>
        </w:rPr>
        <w:t xml:space="preserve"> Log-rank survival analysis shows a significant difference in median overall survival. </w:t>
      </w:r>
    </w:p>
    <w:p w14:paraId="20BA935D" w14:textId="52C45447" w:rsidR="00EF286D" w:rsidRPr="00CF2315" w:rsidRDefault="00B20918" w:rsidP="00CF2315">
      <w:pPr>
        <w:pStyle w:val="Heading1"/>
      </w:pPr>
      <w:r>
        <w:t>4</w:t>
      </w:r>
      <w:r>
        <w:tab/>
      </w:r>
      <w:r w:rsidR="00DD72B8">
        <w:t>Discussion</w:t>
      </w:r>
    </w:p>
    <w:p w14:paraId="2E7B69C9" w14:textId="529CF904" w:rsidR="00BF0284" w:rsidRDefault="009D7E8F" w:rsidP="009D7E8F">
      <w:pPr>
        <w:pStyle w:val="BodyText"/>
        <w:rPr>
          <w:i/>
        </w:rPr>
      </w:pPr>
      <w:r w:rsidRPr="009D7E8F">
        <w:rPr>
          <w:i/>
        </w:rPr>
        <w:t xml:space="preserve">4.1. </w:t>
      </w:r>
      <w:r w:rsidR="00DD15B7">
        <w:rPr>
          <w:i/>
        </w:rPr>
        <w:t>Key findings</w:t>
      </w:r>
    </w:p>
    <w:p w14:paraId="2F85383F" w14:textId="5BDFA879" w:rsidR="00BF0284" w:rsidRDefault="00BF0284" w:rsidP="009D7E8F">
      <w:pPr>
        <w:pStyle w:val="BodyText"/>
        <w:rPr>
          <w:i/>
        </w:rPr>
      </w:pPr>
      <w:r>
        <w:rPr>
          <w:i/>
        </w:rPr>
        <w:t>4.2. Discuss EGR1 regulation of angiogenesis genes in relation to your findings</w:t>
      </w:r>
    </w:p>
    <w:p w14:paraId="38BA5E75" w14:textId="7002B854" w:rsidR="00BF0284" w:rsidRDefault="00BF0284" w:rsidP="00BF0284">
      <w:pPr>
        <w:pStyle w:val="BodyText"/>
      </w:pPr>
      <w:r>
        <w:t xml:space="preserve">List </w:t>
      </w:r>
      <w:r w:rsidR="008177F0">
        <w:t>all</w:t>
      </w:r>
      <w:r>
        <w:t xml:space="preserve"> the genes in the </w:t>
      </w:r>
      <w:r w:rsidR="001A1F6C">
        <w:t xml:space="preserve">differentially upregulated angiogenesis genes (Table 1) </w:t>
      </w:r>
      <w:r w:rsidR="001A07DF">
        <w:t xml:space="preserve">found </w:t>
      </w:r>
      <w:r w:rsidR="001A1F6C">
        <w:t xml:space="preserve">in the tumors that were </w:t>
      </w:r>
      <w:r w:rsidR="00DD15B7">
        <w:t>poor responders</w:t>
      </w:r>
      <w:r w:rsidR="001A1F6C">
        <w:t xml:space="preserve"> to bevacizumab that </w:t>
      </w:r>
      <w:r>
        <w:t>EGR1 regulates or is inferred to regulate.</w:t>
      </w:r>
      <w:r w:rsidR="001A1F6C">
        <w:t xml:space="preserve"> </w:t>
      </w:r>
      <w:r w:rsidR="000B0EF9" w:rsidRPr="000B0EF9">
        <w:rPr>
          <w:highlight w:val="yellow"/>
        </w:rPr>
        <w:t>Roshan, you</w:t>
      </w:r>
      <w:r w:rsidR="001A1F6C" w:rsidRPr="000B0EF9">
        <w:rPr>
          <w:highlight w:val="yellow"/>
        </w:rPr>
        <w:t xml:space="preserve"> could mention </w:t>
      </w:r>
      <w:r w:rsidR="000B0EF9" w:rsidRPr="000B0EF9">
        <w:rPr>
          <w:highlight w:val="yellow"/>
        </w:rPr>
        <w:t xml:space="preserve">here several of </w:t>
      </w:r>
      <w:r w:rsidR="001A1F6C" w:rsidRPr="000B0EF9">
        <w:rPr>
          <w:highlight w:val="yellow"/>
        </w:rPr>
        <w:t xml:space="preserve">the well-known transcription factors that regulate angiogenesis.  I don’t think that EGR1 will be the first transcription factor to come to the minds of most investigators </w:t>
      </w:r>
      <w:proofErr w:type="gramStart"/>
      <w:r w:rsidR="00DD15B7">
        <w:rPr>
          <w:highlight w:val="yellow"/>
        </w:rPr>
        <w:t>in regard to</w:t>
      </w:r>
      <w:proofErr w:type="gramEnd"/>
      <w:r w:rsidR="000B0EF9">
        <w:rPr>
          <w:highlight w:val="yellow"/>
        </w:rPr>
        <w:t xml:space="preserve"> the </w:t>
      </w:r>
      <w:r w:rsidR="001A1F6C" w:rsidRPr="000B0EF9">
        <w:rPr>
          <w:highlight w:val="yellow"/>
        </w:rPr>
        <w:t>regulation of angiogenesis.</w:t>
      </w:r>
    </w:p>
    <w:p w14:paraId="70B1038B" w14:textId="795FD9C7" w:rsidR="00BF0284" w:rsidRDefault="00BF0284" w:rsidP="009D7E8F">
      <w:pPr>
        <w:pStyle w:val="BodyText"/>
        <w:rPr>
          <w:i/>
        </w:rPr>
      </w:pPr>
      <w:r>
        <w:rPr>
          <w:i/>
        </w:rPr>
        <w:t>4.3. Discuss RAMP3 and adrenomedullin findings in relation to cancer cell migration and proliferation, and what is known regarding EGR1 regulation of RAMP3</w:t>
      </w:r>
    </w:p>
    <w:p w14:paraId="602497D2" w14:textId="2CD12EF2" w:rsidR="00BF0284" w:rsidRPr="00930C9D" w:rsidRDefault="000B0EF9" w:rsidP="009D7E8F">
      <w:pPr>
        <w:pStyle w:val="BodyText"/>
      </w:pPr>
      <w:r w:rsidRPr="00A0552D">
        <w:rPr>
          <w:highlight w:val="yellow"/>
        </w:rPr>
        <w:lastRenderedPageBreak/>
        <w:t>We cite literature in the Introduction that a</w:t>
      </w:r>
      <w:r w:rsidR="00BF0284" w:rsidRPr="00A0552D">
        <w:rPr>
          <w:highlight w:val="yellow"/>
        </w:rPr>
        <w:t>drenomedullin promotes proliferation of GBM cells</w:t>
      </w:r>
      <w:r w:rsidRPr="00A0552D">
        <w:rPr>
          <w:highlight w:val="yellow"/>
        </w:rPr>
        <w:t xml:space="preserve">, but we need to mention here that adrenomedullin </w:t>
      </w:r>
      <w:r w:rsidR="00BF0284" w:rsidRPr="00A0552D">
        <w:rPr>
          <w:highlight w:val="yellow"/>
        </w:rPr>
        <w:t>is also mitogenic for some cancer cell lines</w:t>
      </w:r>
      <w:r w:rsidR="00BF0284" w:rsidRPr="002E220A">
        <w:t xml:space="preserve"> </w:t>
      </w:r>
      <w:r w:rsidR="00BF0284" w:rsidRPr="002E220A">
        <w:rPr>
          <w:highlight w:val="yellow"/>
          <w:vertAlign w:val="superscript"/>
        </w:rPr>
        <w:t>(Refs)</w:t>
      </w:r>
      <w:r w:rsidR="00BF0284" w:rsidRPr="002E220A">
        <w:t>.</w:t>
      </w:r>
    </w:p>
    <w:p w14:paraId="76E137EA" w14:textId="3A73DADA" w:rsidR="00BF0284" w:rsidRPr="009D7E8F" w:rsidRDefault="00BF0284" w:rsidP="009D7E8F">
      <w:pPr>
        <w:pStyle w:val="BodyText"/>
        <w:rPr>
          <w:i/>
        </w:rPr>
      </w:pPr>
      <w:r>
        <w:rPr>
          <w:i/>
        </w:rPr>
        <w:t xml:space="preserve">4.4. Discuss α7-nAChR findings in relation to cancer cell migration and proliferation and in relation to EGR1. </w:t>
      </w:r>
    </w:p>
    <w:p w14:paraId="1F1373F4" w14:textId="6916320F" w:rsidR="009D7E8F" w:rsidRDefault="0025686A" w:rsidP="009D7E8F">
      <w:pPr>
        <w:pStyle w:val="BodyText"/>
      </w:pPr>
      <w:r>
        <w:t xml:space="preserve">There </w:t>
      </w:r>
      <w:r w:rsidR="00DD15B7">
        <w:t>may be</w:t>
      </w:r>
      <w:r>
        <w:t xml:space="preserve"> bi-directional </w:t>
      </w:r>
      <w:r w:rsidR="00DD15B7">
        <w:t>crosstalk</w:t>
      </w:r>
      <w:r>
        <w:t xml:space="preserve"> between EGR1 and α7-nAChR in some cells or </w:t>
      </w:r>
      <w:r w:rsidR="001A07DF">
        <w:t xml:space="preserve">in specific </w:t>
      </w:r>
      <w:r>
        <w:t>microenvironments, as in the retina c</w:t>
      </w:r>
      <w:r w:rsidR="009D7E8F">
        <w:t xml:space="preserve">horoidal neovascularization and an upregulation of α7-nAChR expression are induced </w:t>
      </w:r>
      <w:r>
        <w:t>w</w:t>
      </w:r>
      <w:r w:rsidR="009D7E8F">
        <w:t>ith laser treatment</w:t>
      </w:r>
      <w:r w:rsidR="003B1EC8">
        <w:fldChar w:fldCharType="begin"/>
      </w:r>
      <w:r w:rsidR="007F354D">
        <w:instrText xml:space="preserve"> ADDIN ZOTERO_ITEM CSL_CITATION {"citationID":"4s55QbYP","properties":{"formattedCitation":"\\super 21\\nosupersub{}","plainCitation":"21","noteIndex":0},"citationItems":[{"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7F354D" w:rsidRPr="007F354D">
        <w:rPr>
          <w:vertAlign w:val="superscript"/>
        </w:rPr>
        <w:t>21</w:t>
      </w:r>
      <w:r w:rsidR="003B1EC8">
        <w:fldChar w:fldCharType="end"/>
      </w:r>
      <w:r w:rsidR="003B1EC8">
        <w:t xml:space="preserve"> </w:t>
      </w:r>
      <w:r>
        <w:t>and n</w:t>
      </w:r>
      <w:r w:rsidR="009D7E8F">
        <w:t>icotine treatment of this model induce</w:t>
      </w:r>
      <w:r>
        <w:t>d</w:t>
      </w:r>
      <w:r w:rsidR="009D7E8F">
        <w:t xml:space="preserve"> α7-nAChr signaling </w:t>
      </w:r>
      <w:r>
        <w:t xml:space="preserve">that </w:t>
      </w:r>
      <w:r w:rsidR="009D7E8F">
        <w:t>result</w:t>
      </w:r>
      <w:r>
        <w:t>ed</w:t>
      </w:r>
      <w:r w:rsidR="009D7E8F">
        <w:t xml:space="preserve"> in increased EGR1 transcription of FGF-2</w:t>
      </w:r>
      <w:r>
        <w:t>, promoting angiogenesis</w:t>
      </w:r>
      <w:r w:rsidR="003B1EC8">
        <w:fldChar w:fldCharType="begin"/>
      </w:r>
      <w:r w:rsidR="007F354D">
        <w:instrText xml:space="preserve"> ADDIN ZOTERO_ITEM CSL_CITATION {"citationID":"0549kqWK","properties":{"formattedCitation":"\\super 21\\nosupersub{}","plainCitation":"21","noteIndex":0},"citationItems":[{"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7F354D" w:rsidRPr="007F354D">
        <w:rPr>
          <w:vertAlign w:val="superscript"/>
        </w:rPr>
        <w:t>21</w:t>
      </w:r>
      <w:r w:rsidR="003B1EC8">
        <w:fldChar w:fldCharType="end"/>
      </w:r>
      <w:r>
        <w:t xml:space="preserve">. </w:t>
      </w:r>
    </w:p>
    <w:p w14:paraId="30B41427" w14:textId="4B592492" w:rsidR="00CF5364" w:rsidRDefault="00EB71E2" w:rsidP="00B20918">
      <w:pPr>
        <w:pStyle w:val="Heading2"/>
      </w:pPr>
      <w:r w:rsidRPr="00B20918">
        <w:t>4</w:t>
      </w:r>
      <w:r w:rsidR="009E01E8" w:rsidRPr="00B20918">
        <w:t>.</w:t>
      </w:r>
      <w:r w:rsidR="00BF0284">
        <w:t>5</w:t>
      </w:r>
      <w:r w:rsidR="00A06481" w:rsidRPr="00B20918">
        <w:tab/>
      </w:r>
      <w:r w:rsidR="00DD72B8">
        <w:t xml:space="preserve">Clinical Significance </w:t>
      </w:r>
    </w:p>
    <w:p w14:paraId="723B71B1" w14:textId="541CB7E9" w:rsidR="000432B9" w:rsidRDefault="00F3147D" w:rsidP="002664E9">
      <w:pPr>
        <w:pStyle w:val="BodyText"/>
      </w:pPr>
      <w:r>
        <w:t xml:space="preserve">Currently, there is limited literature regarding genetic biomarkers </w:t>
      </w:r>
      <w:r w:rsidR="000432B9">
        <w:t xml:space="preserve">that </w:t>
      </w:r>
      <w:r>
        <w:t xml:space="preserve">predict response to bevacizumab </w:t>
      </w:r>
      <w:r w:rsidR="000432B9">
        <w:t xml:space="preserve">therapy </w:t>
      </w:r>
      <w:r w:rsidR="00B84E87">
        <w:t xml:space="preserve">in </w:t>
      </w:r>
      <w:r w:rsidR="000432B9">
        <w:t>patients with GBM</w:t>
      </w:r>
      <w:r w:rsidR="004911AE">
        <w:t>, with little knowledge about the effect of various treatments on distinct molecular subtypes of glioblastoma</w:t>
      </w:r>
      <w:r w:rsidR="004911AE">
        <w:fldChar w:fldCharType="begin"/>
      </w:r>
      <w:r w:rsidR="00106557">
        <w:instrText xml:space="preserve"> ADDIN ZOTERO_ITEM CSL_CITATION {"citationID":"SUIIm1oJ","properties":{"formattedCitation":"\\super 41,42\\nosupersub{}","plainCitation":"41,42","noteIndex":0},"citationItems":[{"id":1207,"uris":["http://zotero.org/users/8255195/items/GXMQ5MC6"],"itemData":{"id":1207,"type":"article-journal","container-title":"Hematology &amp; Medical Oncology","DOI":"10.15761/HMO.1000131","ISSN":"23988495","issue":"4","journalAbbreviation":"Hematol Med Oncol","source":"DOI.org (Crossref)","title":"Bevacizumab in high grade glioma: Is there a subgroup that benefits?","title-short":"Bevacizumab in high grade glioma","URL":"http://www.oatext.com/bevacizumab-in-high-grade-glioma-is-there-a-subgroup-that-benefits.php","volume":"2","author":[{"family":"Rigakos","given":"George"},{"family":"Kyriazoglou","given":"Anastasios"},{"family":"Vernadou","given":"Anastasia"},{"family":"Evangelia Skarpidi","given":"Sotiris Papadopoulos"},{"family":"Nomikos","given":"Panagiotis"},{"family":"Dardoufas","given":"Constantinos"},{"family":"Nassioulas","given":"George"},{"family":"Kouvatseas","given":"George"},{"family":"Spyri","given":"Olympia"},{"family":"Labropoulos","given":"Stefanos"},{"family":"Razis","given":"Evangelia"}],"accessed":{"date-parts":[["2022",3,31]]},"issued":{"date-parts":[["2017"]]}}},{"id":1202,"uris":["http://zotero.org/users/8255195/items/QMVFQJ3I"],"itemData":{"id":1202,"type":"article-journal","abstract":"PURPOSE: The highly vascular malignant brain tumor glioblastoma (GBM) appears to be an ideal target for anti-angiogenic therapy; however, clinical trials to date suggest the VEGF antibody bevacizumab affects only progression-free survival. Here we analyze a group of patients with GBM who received bevacizumab treatment at recurrence and are stratified according to tumor molecular and genomic profile (TCGA classification), with the goal of identifying molecular predictors of the response to bevacizumab.\nMETHODS: We performed a retrospective review of patients with a diagnosis of glioblastoma who were treated with bevacizumab in the recurrent setting at our hospital, from 2006 to 2014. Treatment was discontinued by the treating neuro-oncologists, based on clinical and radiographic criteria. Pre- and post-treatment imaging and genomic subtype were available on 80 patients. We analyzed time on bevacizumab and time to progression. EGFR gene amplification was determined by FISH.\nRESULTS: Patients with classical tumors had a significantly shorter time on bevacizumab than mesenchymal, and proneural patients (2.7 vs. 5.1 vs. 6.4 and 6.0 months respectively, p = 0.011). Classical subtype and EGFR gene amplification were significantly associated with a shorter time to progression both in univariate (p &lt; 0.001 and p = 0.007, respectively) and multivariate analysis (both p = 0.010).\nCONCLUSION: EGFR gene amplification and classical subtype by TCGA analysis are associated with significantly shorter time to progression for patients with recurrent GBM when treated with bevacizumab. These findings can have a significant impact on decision-making and should be further validated prospectively.","container-title":"Journal of Neuro-Oncology","DOI":"10.1007/s11060-019-03102-5","ISSN":"1573-7373","issue":"2","journalAbbreviation":"J Neurooncol","language":"eng","note":"PMID: 30680510\nPMCID: PMC6752204","page":"337-345","source":"PubMed","title":"EGFR amplification and classical subtype are associated with a poor response to bevacizumab in recurrent glioblastoma","volume":"142","author":[{"family":"Hovinga","given":"Koos E."},{"family":"McCrea","given":"Heather J."},{"family":"Brennan","given":"Cameron"},{"family":"Huse","given":"Jason"},{"family":"Zheng","given":"Junting"},{"family":"Esquenazi","given":"Yoshua"},{"family":"Panageas","given":"Katherine S."},{"family":"Tabar","given":"Viviane"}],"issued":{"date-parts":[["2019",4]]}}}],"schema":"https://github.com/citation-style-language/schema/raw/master/csl-citation.json"} </w:instrText>
      </w:r>
      <w:r w:rsidR="004911AE">
        <w:fldChar w:fldCharType="separate"/>
      </w:r>
      <w:r w:rsidR="00106557" w:rsidRPr="00106557">
        <w:rPr>
          <w:vertAlign w:val="superscript"/>
        </w:rPr>
        <w:t>41,42</w:t>
      </w:r>
      <w:r w:rsidR="004911AE">
        <w:fldChar w:fldCharType="end"/>
      </w:r>
      <w:r w:rsidR="004911AE">
        <w:t>.</w:t>
      </w:r>
      <w:r w:rsidR="008C41A5">
        <w:t xml:space="preserve"> </w:t>
      </w:r>
      <w:r>
        <w:t xml:space="preserve">Existing biomarkers are </w:t>
      </w:r>
      <w:r w:rsidR="000432B9">
        <w:t xml:space="preserve">largely </w:t>
      </w:r>
      <w:r>
        <w:t>MRI</w:t>
      </w:r>
      <w:r w:rsidR="008C41A5">
        <w:t xml:space="preserve"> biomarkers of the</w:t>
      </w:r>
      <w:r>
        <w:t xml:space="preserve"> tumor microenvironment</w:t>
      </w:r>
      <w:r>
        <w:fldChar w:fldCharType="begin"/>
      </w:r>
      <w:r w:rsidR="00106557">
        <w:instrText xml:space="preserve"> ADDIN ZOTERO_ITEM CSL_CITATION {"citationID":"qNqADuLd","properties":{"formattedCitation":"\\super 43\\nosupersub{}","plainCitation":"43","noteIndex":0},"citationItems":[{"id":"WhwtAojC/AxPuPClZ","uris":["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106557" w:rsidRPr="00106557">
        <w:rPr>
          <w:vertAlign w:val="superscript"/>
        </w:rPr>
        <w:t>43</w:t>
      </w:r>
      <w:r>
        <w:fldChar w:fldCharType="end"/>
      </w:r>
      <w:r>
        <w:t xml:space="preserve">. </w:t>
      </w:r>
      <w:r w:rsidR="008C41A5">
        <w:t>I</w:t>
      </w:r>
      <w:r>
        <w:t xml:space="preserve">dentification </w:t>
      </w:r>
      <w:r w:rsidR="008C6A58">
        <w:t xml:space="preserve">of </w:t>
      </w:r>
      <w:r w:rsidR="008C41A5">
        <w:t xml:space="preserve">the upregulation of </w:t>
      </w:r>
      <w:r w:rsidR="00B97288">
        <w:t xml:space="preserve">specific </w:t>
      </w:r>
      <w:r w:rsidR="008C6A58">
        <w:t xml:space="preserve">genes as </w:t>
      </w:r>
      <w:r w:rsidR="008C41A5">
        <w:t xml:space="preserve">predictive </w:t>
      </w:r>
      <w:r w:rsidR="008C6A58">
        <w:t xml:space="preserve">biomarkers </w:t>
      </w:r>
      <w:r w:rsidR="00B3198D">
        <w:t xml:space="preserve">for </w:t>
      </w:r>
      <w:r w:rsidR="008C41A5">
        <w:t xml:space="preserve">a </w:t>
      </w:r>
      <w:r w:rsidR="00D76CF0">
        <w:t>poor response</w:t>
      </w:r>
      <w:r w:rsidR="00B3198D">
        <w:t xml:space="preserve"> to </w:t>
      </w:r>
      <w:r w:rsidR="00B97288">
        <w:t xml:space="preserve">bevacizumab therapy </w:t>
      </w:r>
      <w:r w:rsidR="00C16FAD">
        <w:t xml:space="preserve">may </w:t>
      </w:r>
      <w:r w:rsidR="008C41A5">
        <w:t xml:space="preserve">aid in the identification of </w:t>
      </w:r>
      <w:r w:rsidR="000432B9">
        <w:t xml:space="preserve">patients that would be </w:t>
      </w:r>
      <w:r w:rsidR="00E20BFD">
        <w:t>unresponsive</w:t>
      </w:r>
      <w:r w:rsidR="00B97288">
        <w:t xml:space="preserve">, allowing </w:t>
      </w:r>
      <w:r w:rsidR="008C41A5">
        <w:t>for the selection of alternative therapies.</w:t>
      </w:r>
      <w:r w:rsidR="00B97288">
        <w:t xml:space="preserve"> Given the poor prognosis of </w:t>
      </w:r>
      <w:r w:rsidR="000432B9">
        <w:t>GBM</w:t>
      </w:r>
      <w:r w:rsidR="00B97288">
        <w:t xml:space="preserve">, early identification of </w:t>
      </w:r>
      <w:r w:rsidR="008C41A5">
        <w:t>this</w:t>
      </w:r>
      <w:r w:rsidR="00B97288">
        <w:t xml:space="preserve"> patient population</w:t>
      </w:r>
      <w:r w:rsidR="00040342">
        <w:t xml:space="preserve"> </w:t>
      </w:r>
      <w:r w:rsidR="00B97288">
        <w:t>c</w:t>
      </w:r>
      <w:r w:rsidR="000432B9">
        <w:t>ould</w:t>
      </w:r>
      <w:r w:rsidR="00B97288">
        <w:t xml:space="preserve"> </w:t>
      </w:r>
      <w:r w:rsidR="000432B9">
        <w:t>improve median overall-</w:t>
      </w:r>
      <w:r w:rsidR="00B97288">
        <w:t>survival.</w:t>
      </w:r>
      <w:r w:rsidR="00956F29">
        <w:t xml:space="preserve"> </w:t>
      </w:r>
      <w:r>
        <w:t>Moreover, despite bevacizumab’s inab</w:t>
      </w:r>
      <w:r w:rsidR="008C41A5">
        <w:t xml:space="preserve">ility to improve </w:t>
      </w:r>
      <w:r w:rsidR="000432B9">
        <w:t>overall-</w:t>
      </w:r>
      <w:r>
        <w:t xml:space="preserve">survival in most patients, its ability to reduce brain edema through vascular normalization </w:t>
      </w:r>
      <w:r w:rsidR="000432B9">
        <w:t>enhances the quality of life for patients</w:t>
      </w:r>
      <w:r>
        <w:t xml:space="preserve">. Thus, retaining bevacizumab’s anti-symptomatic effects while recovering its tumor-specific potency remains a tantalizing prospect. </w:t>
      </w:r>
      <w:r w:rsidR="00E20BFD">
        <w:t>O</w:t>
      </w:r>
      <w:r w:rsidR="00AB1027">
        <w:t xml:space="preserve">ur data highlights the potential for use of individualized tumor-specific gene expression characteristics in selecting patient therapy for GBM. </w:t>
      </w:r>
    </w:p>
    <w:p w14:paraId="7CD728AE" w14:textId="73275D57" w:rsidR="005548E8" w:rsidRPr="00B20918" w:rsidRDefault="00187EFA" w:rsidP="00B20918">
      <w:pPr>
        <w:pStyle w:val="Heading2"/>
      </w:pPr>
      <w:r w:rsidRPr="00B20918">
        <w:lastRenderedPageBreak/>
        <w:t>4</w:t>
      </w:r>
      <w:r w:rsidR="009E01E8" w:rsidRPr="00B20918">
        <w:t>.</w:t>
      </w:r>
      <w:r w:rsidR="00BF0284">
        <w:t>6</w:t>
      </w:r>
      <w:r w:rsidR="00A06481" w:rsidRPr="00B20918">
        <w:tab/>
      </w:r>
      <w:r w:rsidR="00DD72B8">
        <w:t>Future Directions</w:t>
      </w:r>
    </w:p>
    <w:p w14:paraId="3655D22B" w14:textId="5E37E856" w:rsidR="00E20BFD" w:rsidRDefault="0066336E" w:rsidP="008C6A58">
      <w:pPr>
        <w:pStyle w:val="BodyText"/>
      </w:pPr>
      <w:r>
        <w:t xml:space="preserve">While </w:t>
      </w:r>
      <w:r w:rsidRPr="00094DDF">
        <w:t xml:space="preserve">computational identification of differentially expressed genes can be used to </w:t>
      </w:r>
      <w:r w:rsidR="003D2490">
        <w:t xml:space="preserve">potentially </w:t>
      </w:r>
      <w:r w:rsidRPr="00094DDF">
        <w:t>delinea</w:t>
      </w:r>
      <w:r w:rsidR="00E159BA">
        <w:t xml:space="preserve">te patients with </w:t>
      </w:r>
      <w:r w:rsidR="003D2490">
        <w:t xml:space="preserve">a </w:t>
      </w:r>
      <w:r w:rsidR="00E159BA">
        <w:t>predicted poor-</w:t>
      </w:r>
      <w:r w:rsidRPr="00094DDF">
        <w:t xml:space="preserve">response to bevacizumab, it alone does not improve patient prognosis. In the long term, </w:t>
      </w:r>
      <w:r w:rsidR="003D2490">
        <w:t xml:space="preserve">a better </w:t>
      </w:r>
      <w:r w:rsidRPr="00094DDF">
        <w:t xml:space="preserve">understanding </w:t>
      </w:r>
      <w:r w:rsidR="003D2490">
        <w:t xml:space="preserve">of </w:t>
      </w:r>
      <w:r w:rsidRPr="00094DDF">
        <w:t xml:space="preserve">the molecular mechanisms driving a </w:t>
      </w:r>
      <w:r w:rsidR="008C41A5">
        <w:t>poor-</w:t>
      </w:r>
      <w:r w:rsidRPr="00094DDF">
        <w:t xml:space="preserve"> and </w:t>
      </w:r>
      <w:r w:rsidR="008C41A5">
        <w:t>good</w:t>
      </w:r>
      <w:r w:rsidR="00E159BA">
        <w:t>-</w:t>
      </w:r>
      <w:r w:rsidRPr="00094DDF">
        <w:t xml:space="preserve">response to bevacizumab </w:t>
      </w:r>
      <w:r w:rsidR="003D2490">
        <w:t>will</w:t>
      </w:r>
      <w:r w:rsidRPr="00094DDF">
        <w:t xml:space="preserve"> highlight </w:t>
      </w:r>
      <w:r w:rsidR="003D2490">
        <w:t xml:space="preserve">the best </w:t>
      </w:r>
      <w:r w:rsidRPr="00094DDF">
        <w:t>candidate targets for combination therapy</w:t>
      </w:r>
      <w:r w:rsidR="003D2490">
        <w:t xml:space="preserve">. </w:t>
      </w:r>
      <w:r w:rsidRPr="00094DDF">
        <w:t>Thus,</w:t>
      </w:r>
      <w:r w:rsidR="00E91B00">
        <w:t xml:space="preserve"> </w:t>
      </w:r>
      <w:r w:rsidRPr="00094DDF">
        <w:t xml:space="preserve">finding candidate </w:t>
      </w:r>
      <w:r w:rsidR="00E159BA">
        <w:t xml:space="preserve">genes or proteins </w:t>
      </w:r>
      <w:r w:rsidRPr="00094DDF">
        <w:t xml:space="preserve">that when targeted would be additive or synergistic in effect </w:t>
      </w:r>
      <w:r w:rsidR="00E159BA">
        <w:t xml:space="preserve">when combined </w:t>
      </w:r>
      <w:r w:rsidRPr="00094DDF">
        <w:t>with bevacizumab</w:t>
      </w:r>
      <w:r>
        <w:t xml:space="preserve"> </w:t>
      </w:r>
      <w:r w:rsidRPr="00094DDF">
        <w:t>therap</w:t>
      </w:r>
      <w:r w:rsidR="00E159BA">
        <w:t>y, could improve median overall-</w:t>
      </w:r>
      <w:r w:rsidRPr="00094DDF">
        <w:t xml:space="preserve">survival while retaining the anti-symptomatic benefits (enhanced quality of life) for patients with recurrent </w:t>
      </w:r>
      <w:r w:rsidR="00E159BA">
        <w:t>GBM</w:t>
      </w:r>
      <w:r w:rsidRPr="00094DDF">
        <w:t xml:space="preserve"> </w:t>
      </w:r>
      <w:r w:rsidR="00E159BA">
        <w:t>upon</w:t>
      </w:r>
      <w:r w:rsidRPr="00094DDF">
        <w:t xml:space="preserve"> treat</w:t>
      </w:r>
      <w:r w:rsidR="00E159BA">
        <w:t>ment</w:t>
      </w:r>
      <w:r w:rsidRPr="00094DDF">
        <w:t xml:space="preserve">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w:t>
      </w:r>
      <w:r w:rsidR="003D2490">
        <w:t xml:space="preserve">and </w:t>
      </w:r>
      <w:r w:rsidR="003D2490" w:rsidRPr="003D2490">
        <w:rPr>
          <w:i/>
        </w:rPr>
        <w:t>RAMP3</w:t>
      </w:r>
      <w:r w:rsidR="003D2490">
        <w:t xml:space="preserve"> </w:t>
      </w:r>
      <w:r w:rsidR="00CC5EA3" w:rsidRPr="00CC5EA3">
        <w:t xml:space="preserve">in </w:t>
      </w:r>
      <w:r w:rsidR="00E159BA">
        <w:t>GBM</w:t>
      </w:r>
      <w:r w:rsidR="00CC5EA3" w:rsidRPr="00CC5EA3">
        <w:t xml:space="preserve"> tumor cell proliferation and migration</w:t>
      </w:r>
      <w:r w:rsidR="00B86A92">
        <w:t xml:space="preserve"> </w:t>
      </w:r>
      <w:r w:rsidR="003D2490">
        <w:t>should be undertaken through</w:t>
      </w:r>
      <w:r w:rsidR="00B64135">
        <w:t xml:space="preserve"> </w:t>
      </w:r>
      <w:r w:rsidR="00E91B00">
        <w:rPr>
          <w:i/>
          <w:iCs/>
        </w:rPr>
        <w:t>CH</w:t>
      </w:r>
      <w:r w:rsidR="00CC5EA3" w:rsidRPr="00CC5EA3">
        <w:rPr>
          <w:i/>
          <w:iCs/>
        </w:rPr>
        <w:t>RNA7</w:t>
      </w:r>
      <w:r w:rsidR="00CC5EA3" w:rsidRPr="00CC5EA3">
        <w:t xml:space="preserve"> </w:t>
      </w:r>
      <w:r w:rsidR="003D2490">
        <w:t xml:space="preserve">and </w:t>
      </w:r>
      <w:r w:rsidR="003D2490" w:rsidRPr="003D2490">
        <w:rPr>
          <w:i/>
        </w:rPr>
        <w:t>RAMP3</w:t>
      </w:r>
      <w:r w:rsidR="003D2490">
        <w:t xml:space="preserve"> </w:t>
      </w:r>
      <w:r w:rsidR="00B86A92">
        <w:t xml:space="preserve">knockout </w:t>
      </w:r>
      <w:r w:rsidR="003D2490">
        <w:t xml:space="preserve">studies in GBM </w:t>
      </w:r>
      <w:r w:rsidR="00B86A92">
        <w:t>model</w:t>
      </w:r>
      <w:r w:rsidR="003D2490">
        <w:t>s</w:t>
      </w:r>
      <w:r w:rsidR="00E91B00">
        <w:t xml:space="preserve">, and this </w:t>
      </w:r>
      <w:r>
        <w:t xml:space="preserve">will be </w:t>
      </w:r>
      <w:r w:rsidR="00B64135">
        <w:t>crucial to understanding</w:t>
      </w:r>
      <w:r w:rsidR="003D2490">
        <w:t xml:space="preserve"> how upregulation of these genes promotes tumor progression</w:t>
      </w:r>
      <w:r w:rsidR="00CC5EA3" w:rsidRPr="00CC5EA3">
        <w:t xml:space="preserve">. </w:t>
      </w:r>
      <w:r w:rsidR="00E91B00">
        <w:t xml:space="preserve">These studies should also aim to uncover the role of </w:t>
      </w:r>
      <w:r w:rsidR="00F3147D">
        <w:rPr>
          <w:i/>
          <w:iCs/>
        </w:rPr>
        <w:t>EGR1</w:t>
      </w:r>
      <w:r w:rsidR="00F3147D">
        <w:t xml:space="preserve"> in regulating</w:t>
      </w:r>
      <w:r w:rsidR="00E91B00">
        <w:t xml:space="preserve"> the expression of</w:t>
      </w:r>
      <w:r w:rsidR="00F3147D">
        <w:t xml:space="preserve"> </w:t>
      </w:r>
      <w:r w:rsidR="00E91B00">
        <w:t xml:space="preserve">α7-nAChR and RAMP3 in GBM through both </w:t>
      </w:r>
      <w:r w:rsidR="001A07DF">
        <w:t xml:space="preserve">knockout studies and luciferase </w:t>
      </w:r>
      <w:r w:rsidR="00E91B00">
        <w:t>reporter assays</w:t>
      </w:r>
      <w:r w:rsidR="00F3147D">
        <w:t>.</w:t>
      </w:r>
      <w:r w:rsidR="00E45F7E">
        <w:t xml:space="preserve"> </w:t>
      </w:r>
      <w:r w:rsidR="003D2490">
        <w:t>B</w:t>
      </w:r>
      <w:r w:rsidR="00E20BFD">
        <w:t xml:space="preserve">eyond </w:t>
      </w:r>
      <w:r w:rsidR="00E20BFD" w:rsidRPr="008C41A5">
        <w:rPr>
          <w:i/>
        </w:rPr>
        <w:t>RAMP3</w:t>
      </w:r>
      <w:r w:rsidR="00E20BFD">
        <w:t xml:space="preserve">, </w:t>
      </w:r>
      <w:r w:rsidR="00E20BFD">
        <w:rPr>
          <w:i/>
          <w:iCs/>
        </w:rPr>
        <w:t>CHRNA7</w:t>
      </w:r>
      <w:r w:rsidR="00E20BFD">
        <w:t xml:space="preserve"> and </w:t>
      </w:r>
      <w:r w:rsidR="00E20BFD">
        <w:rPr>
          <w:i/>
        </w:rPr>
        <w:t>EGR1</w:t>
      </w:r>
      <w:r w:rsidR="00E20BFD">
        <w:t xml:space="preserve">, </w:t>
      </w:r>
      <w:r w:rsidR="003D2490">
        <w:t xml:space="preserve">other </w:t>
      </w:r>
      <w:r w:rsidR="00E20BFD">
        <w:t xml:space="preserve">genes involved in the differentially expressed </w:t>
      </w:r>
      <w:r w:rsidR="003D2490">
        <w:t>angiogenesis pathway</w:t>
      </w:r>
      <w:r w:rsidR="00E20BFD">
        <w:t xml:space="preserve">, have potential as therapeutic targets in combination with bevacizumab and </w:t>
      </w:r>
      <w:r w:rsidR="001A07DF">
        <w:t>c</w:t>
      </w:r>
      <w:r w:rsidR="00E91B00">
        <w:t>ould</w:t>
      </w:r>
      <w:r w:rsidR="00E20BFD">
        <w:t xml:space="preserve"> be the topic of future research.</w:t>
      </w:r>
    </w:p>
    <w:p w14:paraId="787A9B91" w14:textId="3F86112A" w:rsidR="008238DB" w:rsidRPr="00B20918" w:rsidRDefault="00F6764B" w:rsidP="00B20918">
      <w:pPr>
        <w:pStyle w:val="Heading2"/>
      </w:pPr>
      <w:r w:rsidRPr="00B20918">
        <w:t>4</w:t>
      </w:r>
      <w:r w:rsidR="008238DB" w:rsidRPr="00B20918">
        <w:t>.</w:t>
      </w:r>
      <w:r w:rsidR="00BF0284">
        <w:t>7.</w:t>
      </w:r>
      <w:r w:rsidR="008238DB" w:rsidRPr="00B20918">
        <w:t xml:space="preserve"> </w:t>
      </w:r>
      <w:r w:rsidR="00DD72B8">
        <w:t>Limitations</w:t>
      </w:r>
    </w:p>
    <w:p w14:paraId="506E36E0" w14:textId="36C07D5F" w:rsidR="00187EFA" w:rsidRPr="008238DB" w:rsidRDefault="00E45F7E" w:rsidP="008238DB">
      <w:pPr>
        <w:pStyle w:val="BodyText"/>
      </w:pPr>
      <w:r>
        <w:t xml:space="preserve">While our </w:t>
      </w:r>
      <w:r w:rsidR="00E159BA">
        <w:t>study</w:t>
      </w:r>
      <w:r>
        <w:t xml:space="preserve"> did identify significant transcriptomic </w:t>
      </w:r>
      <w:r w:rsidR="008C41A5">
        <w:t>changes that were validated at the level of the protein as</w:t>
      </w:r>
      <w:r w:rsidR="000432B9">
        <w:t xml:space="preserve"> potential </w:t>
      </w:r>
      <w:r>
        <w:t xml:space="preserve">contributors to </w:t>
      </w:r>
      <w:r w:rsidR="000432B9">
        <w:t xml:space="preserve">a poor-response to </w:t>
      </w:r>
      <w:r>
        <w:t>bevacizumab</w:t>
      </w:r>
      <w:r w:rsidR="00A0276F">
        <w:t xml:space="preserve"> therapy</w:t>
      </w:r>
      <w:r w:rsidR="00E159BA">
        <w:t xml:space="preserve"> in GBM tumors</w:t>
      </w:r>
      <w:r>
        <w:t xml:space="preserve">, </w:t>
      </w:r>
      <w:r w:rsidR="00E159BA">
        <w:t xml:space="preserve">the </w:t>
      </w:r>
      <w:r w:rsidR="008C41A5">
        <w:t>relatively small</w:t>
      </w:r>
      <w:r>
        <w:t xml:space="preserve"> </w:t>
      </w:r>
      <w:r w:rsidR="00832AF6">
        <w:t xml:space="preserve">number of GBM PDX-tumors </w:t>
      </w:r>
      <w:r>
        <w:t xml:space="preserve">and </w:t>
      </w:r>
      <w:r w:rsidR="00832AF6">
        <w:t xml:space="preserve">the </w:t>
      </w:r>
      <w:r w:rsidR="00E159BA">
        <w:t>heterogeneity</w:t>
      </w:r>
      <w:r>
        <w:t xml:space="preserve"> amongst </w:t>
      </w:r>
      <w:r w:rsidR="002D7E09">
        <w:t>GBM PDX-</w:t>
      </w:r>
      <w:r w:rsidR="00832AF6">
        <w:t>tumors</w:t>
      </w:r>
      <w:r>
        <w:t xml:space="preserve"> </w:t>
      </w:r>
      <w:r w:rsidR="001A07DF">
        <w:t>are</w:t>
      </w:r>
      <w:r w:rsidR="000432B9">
        <w:t xml:space="preserve"> limitations</w:t>
      </w:r>
      <w:r w:rsidR="001A07DF">
        <w:t xml:space="preserve"> of the study</w:t>
      </w:r>
      <w:r>
        <w:t xml:space="preserve">. </w:t>
      </w:r>
      <w:r w:rsidR="00E020CA">
        <w:t>D</w:t>
      </w:r>
      <w:r>
        <w:t xml:space="preserve">ue to </w:t>
      </w:r>
      <w:r w:rsidR="000432B9">
        <w:t xml:space="preserve">the infrequent biopsy of </w:t>
      </w:r>
      <w:r>
        <w:t xml:space="preserve">recurrent </w:t>
      </w:r>
      <w:r w:rsidR="000432B9">
        <w:t>GBM</w:t>
      </w:r>
      <w:r>
        <w:t xml:space="preserve"> </w:t>
      </w:r>
      <w:r w:rsidR="000432B9">
        <w:t xml:space="preserve">it is difficult to obtain a significant number of biopsies from patients </w:t>
      </w:r>
      <w:r>
        <w:t xml:space="preserve">with </w:t>
      </w:r>
      <w:r w:rsidR="00E020CA">
        <w:t xml:space="preserve">recurrent tumor </w:t>
      </w:r>
      <w:r w:rsidR="00832AF6">
        <w:t xml:space="preserve">to assess the </w:t>
      </w:r>
      <w:r w:rsidR="002D7E09">
        <w:t>poor- and good-</w:t>
      </w:r>
      <w:r>
        <w:t>response to bevacizumab</w:t>
      </w:r>
      <w:r w:rsidR="00E159BA">
        <w:t>,</w:t>
      </w:r>
      <w:r>
        <w:t xml:space="preserve"> </w:t>
      </w:r>
      <w:r w:rsidR="000432B9">
        <w:t xml:space="preserve">and this has resulted in bevacizumab response </w:t>
      </w:r>
      <w:r w:rsidR="00A0276F">
        <w:t xml:space="preserve">frequently </w:t>
      </w:r>
      <w:r w:rsidR="000432B9">
        <w:lastRenderedPageBreak/>
        <w:t xml:space="preserve">being expressed as </w:t>
      </w:r>
      <w:r w:rsidR="00A0276F">
        <w:t xml:space="preserve">a </w:t>
      </w:r>
      <w:r w:rsidR="000432B9">
        <w:t>change</w:t>
      </w:r>
      <w:r w:rsidR="00A0276F">
        <w:t xml:space="preserve"> or </w:t>
      </w:r>
      <w:r w:rsidR="00E159BA">
        <w:t xml:space="preserve">the absence of </w:t>
      </w:r>
      <w:r w:rsidR="00832AF6">
        <w:t xml:space="preserve">a </w:t>
      </w:r>
      <w:r w:rsidR="00E159BA">
        <w:t>change</w:t>
      </w:r>
      <w:r w:rsidR="000432B9">
        <w:t xml:space="preserve"> in median overall-survival.</w:t>
      </w:r>
      <w:r w:rsidR="00AE0D08">
        <w:t xml:space="preserve"> </w:t>
      </w:r>
      <w:r>
        <w:t>A</w:t>
      </w:r>
      <w:r w:rsidR="00A0276F">
        <w:t>lso,</w:t>
      </w:r>
      <w:r>
        <w:t xml:space="preserve"> </w:t>
      </w:r>
      <w:r w:rsidR="00A0276F">
        <w:t xml:space="preserve">genetic and </w:t>
      </w:r>
      <w:r>
        <w:t xml:space="preserve">biologic differences between recurrent and primary </w:t>
      </w:r>
      <w:r w:rsidR="00A0276F">
        <w:t xml:space="preserve">GBM </w:t>
      </w:r>
      <w:r>
        <w:t xml:space="preserve">tumors </w:t>
      </w:r>
      <w:r w:rsidR="00A0276F">
        <w:t xml:space="preserve">are known to occur and this is an additional layer of complexity in identifying </w:t>
      </w:r>
      <w:r w:rsidR="00832AF6">
        <w:t>predictive biomarkers of response to bevacizumab</w:t>
      </w:r>
      <w:r w:rsidR="002D7E09">
        <w:t xml:space="preserve"> from the primary GBM tumor</w:t>
      </w:r>
      <w:r w:rsidRPr="002D7E09">
        <w:rPr>
          <w:highlight w:val="yellow"/>
        </w:rPr>
        <w:fldChar w:fldCharType="begin"/>
      </w:r>
      <w:r w:rsidR="00106557">
        <w:rPr>
          <w:highlight w:val="yellow"/>
        </w:rPr>
        <w:instrText xml:space="preserve"> ADDIN ZOTERO_ITEM CSL_CITATION {"citationID":"kdWqAeaq","properties":{"formattedCitation":"\\super 44\\nosupersub{}","plainCitation":"44","noteIndex":0},"citationItems":[{"id":"WhwtAojC/a2q77X5l","uris":["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rsidRPr="002D7E09">
        <w:rPr>
          <w:highlight w:val="yellow"/>
        </w:rPr>
        <w:fldChar w:fldCharType="separate"/>
      </w:r>
      <w:r w:rsidR="00106557" w:rsidRPr="00106557">
        <w:rPr>
          <w:vertAlign w:val="superscript"/>
        </w:rPr>
        <w:t>44</w:t>
      </w:r>
      <w:r w:rsidRPr="002D7E09">
        <w:rPr>
          <w:highlight w:val="yellow"/>
        </w:rPr>
        <w:fldChar w:fldCharType="end"/>
      </w:r>
      <w:r>
        <w:t>.</w:t>
      </w:r>
    </w:p>
    <w:p w14:paraId="56767CFF" w14:textId="77777777" w:rsidR="005F27A2" w:rsidRDefault="005F27A2"/>
    <w:p w14:paraId="03468984" w14:textId="638AABC6" w:rsidR="00695740" w:rsidRDefault="00BF0284">
      <w:pPr>
        <w:rPr>
          <w:b/>
          <w:bCs/>
          <w:iCs/>
          <w:szCs w:val="28"/>
        </w:rPr>
      </w:pPr>
      <w:r w:rsidRPr="00BF0284">
        <w:rPr>
          <w:b/>
        </w:rPr>
        <w:t>Acknowledgements</w:t>
      </w:r>
      <w:r>
        <w:t xml:space="preserve">: </w:t>
      </w:r>
      <w:r w:rsidR="00695740">
        <w:br w:type="page"/>
      </w:r>
    </w:p>
    <w:p w14:paraId="0450F791" w14:textId="254FD90D" w:rsidR="002664E9" w:rsidRPr="00CF2315" w:rsidRDefault="002664E9" w:rsidP="002664E9">
      <w:pPr>
        <w:pStyle w:val="Heading1"/>
      </w:pPr>
      <w:r>
        <w:lastRenderedPageBreak/>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68D1611B" w:rsidR="002664E9"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1</w:t>
      </w:r>
      <w:r w:rsidRPr="001A07DF">
        <w:rPr>
          <w:bCs w:val="0"/>
        </w:rPr>
        <w:fldChar w:fldCharType="end"/>
      </w:r>
      <w:r w:rsidR="001A07DF">
        <w:rPr>
          <w:bCs w:val="0"/>
        </w:rPr>
        <w:t>.</w:t>
      </w:r>
      <w:r w:rsidR="003B1EC8">
        <w:rPr>
          <w:bCs w:val="0"/>
        </w:rPr>
        <w:t xml:space="preserve"> Analysis of GBM samples before filtering</w:t>
      </w:r>
      <w:r w:rsidR="001A07DF">
        <w:rPr>
          <w:bCs w:val="0"/>
        </w:rPr>
        <w:t xml:space="preserve">. </w:t>
      </w:r>
      <w:r w:rsidRPr="00FF52FD">
        <w:rPr>
          <w:b w:val="0"/>
          <w:bCs w:val="0"/>
        </w:rPr>
        <w:t xml:space="preserve"> A. The first two principal components of each mouse </w:t>
      </w:r>
      <w:r w:rsidR="00F42292" w:rsidRPr="00FF52FD">
        <w:rPr>
          <w:b w:val="0"/>
          <w:bCs w:val="0"/>
        </w:rPr>
        <w:t>are</w:t>
      </w:r>
      <w:r w:rsidRPr="00FF52FD">
        <w:rPr>
          <w:b w:val="0"/>
          <w:bCs w:val="0"/>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AB89227" w:rsidR="00D55E90" w:rsidRPr="002D439E"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2</w:t>
      </w:r>
      <w:r w:rsidRPr="001A07DF">
        <w:rPr>
          <w:bCs w:val="0"/>
        </w:rPr>
        <w:fldChar w:fldCharType="end"/>
      </w:r>
      <w:r w:rsidR="001A07DF">
        <w:rPr>
          <w:bCs w:val="0"/>
        </w:rPr>
        <w:t>.</w:t>
      </w:r>
      <w:r w:rsidR="003B1EC8">
        <w:rPr>
          <w:bCs w:val="0"/>
        </w:rPr>
        <w:t xml:space="preserve"> Comparison of mean-variance trend before and after hyperparameter optimization. </w:t>
      </w:r>
      <w:r w:rsidR="002D439E" w:rsidRPr="002D439E">
        <w:rPr>
          <w:b w:val="0"/>
          <w:bCs w:val="0"/>
        </w:rPr>
        <w:t xml:space="preserve">Mean-variance trends before (left) and after (right) transcript filtering based on hyperparameter optimization. </w:t>
      </w:r>
    </w:p>
    <w:p w14:paraId="78725FFD" w14:textId="56012AB2" w:rsidR="002664E9" w:rsidRDefault="002664E9" w:rsidP="002664E9">
      <w:pPr>
        <w:pStyle w:val="Heading2"/>
      </w:pPr>
      <w:r>
        <w:lastRenderedPageBreak/>
        <w:t>5</w:t>
      </w:r>
      <w:r w:rsidRPr="00B20918">
        <w:t>.</w:t>
      </w:r>
      <w:r>
        <w:t>2</w:t>
      </w:r>
      <w:r w:rsidRPr="00B20918">
        <w:tab/>
      </w:r>
      <w:r>
        <w:t>Supplemental Tables</w:t>
      </w:r>
    </w:p>
    <w:p w14:paraId="05CFCA15" w14:textId="23CEEB32" w:rsidR="00695740" w:rsidRPr="00695740" w:rsidRDefault="00695740" w:rsidP="0069574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1</w:t>
      </w:r>
      <w:r w:rsidR="00426281" w:rsidRPr="00A64E30">
        <w:rPr>
          <w:b/>
          <w:noProof/>
        </w:rPr>
        <w:fldChar w:fldCharType="end"/>
      </w:r>
      <w:r w:rsidR="00A64E30">
        <w:t>.</w:t>
      </w:r>
      <w:r w:rsidRPr="002D439E">
        <w:t xml:space="preserve"> </w:t>
      </w:r>
      <w:r w:rsidRPr="001A07DF">
        <w:rPr>
          <w:b/>
        </w:rPr>
        <w:t>Glioblastoma patient derived xenograft samples reference table</w:t>
      </w:r>
      <w:r w:rsidRPr="00515ADD">
        <w:t>.</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426281">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426281">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426281">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426281">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426281">
            <w:r>
              <w:t>GBM64_poor</w:t>
            </w:r>
          </w:p>
        </w:tc>
        <w:tc>
          <w:tcPr>
            <w:tcW w:w="0" w:type="auto"/>
            <w:tcMar>
              <w:top w:w="113" w:type="dxa"/>
              <w:left w:w="113" w:type="dxa"/>
              <w:bottom w:w="113" w:type="dxa"/>
              <w:right w:w="113" w:type="dxa"/>
            </w:tcMar>
            <w:hideMark/>
          </w:tcPr>
          <w:p w14:paraId="443D6CAF" w14:textId="77777777" w:rsidR="00D55E90" w:rsidRDefault="00D55E90" w:rsidP="00426281">
            <w:pPr>
              <w:jc w:val="center"/>
            </w:pPr>
            <w:r>
              <w:t>poor</w:t>
            </w:r>
          </w:p>
        </w:tc>
        <w:tc>
          <w:tcPr>
            <w:tcW w:w="0" w:type="auto"/>
            <w:tcMar>
              <w:top w:w="113" w:type="dxa"/>
              <w:left w:w="113" w:type="dxa"/>
              <w:bottom w:w="113" w:type="dxa"/>
              <w:right w:w="113" w:type="dxa"/>
            </w:tcMar>
            <w:hideMark/>
          </w:tcPr>
          <w:p w14:paraId="037F6047" w14:textId="77777777" w:rsidR="00D55E90" w:rsidRDefault="00D55E90" w:rsidP="00426281">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426281">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426281">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426281">
            <w:r>
              <w:t>GBM80_poor</w:t>
            </w:r>
          </w:p>
        </w:tc>
        <w:tc>
          <w:tcPr>
            <w:tcW w:w="0" w:type="auto"/>
            <w:tcMar>
              <w:top w:w="113" w:type="dxa"/>
              <w:left w:w="113" w:type="dxa"/>
              <w:bottom w:w="113" w:type="dxa"/>
              <w:right w:w="113" w:type="dxa"/>
            </w:tcMar>
            <w:hideMark/>
          </w:tcPr>
          <w:p w14:paraId="14AA62CD" w14:textId="77777777" w:rsidR="00D55E90" w:rsidRDefault="00D55E90" w:rsidP="00426281">
            <w:pPr>
              <w:jc w:val="center"/>
            </w:pPr>
            <w:r>
              <w:t>poor</w:t>
            </w:r>
          </w:p>
        </w:tc>
        <w:tc>
          <w:tcPr>
            <w:tcW w:w="0" w:type="auto"/>
            <w:tcMar>
              <w:top w:w="113" w:type="dxa"/>
              <w:left w:w="113" w:type="dxa"/>
              <w:bottom w:w="113" w:type="dxa"/>
              <w:right w:w="113" w:type="dxa"/>
            </w:tcMar>
            <w:hideMark/>
          </w:tcPr>
          <w:p w14:paraId="679D1E99" w14:textId="77777777" w:rsidR="00D55E90" w:rsidRDefault="00D55E90" w:rsidP="00426281">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426281">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426281">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426281">
            <w:r>
              <w:t>GBM108_poor</w:t>
            </w:r>
          </w:p>
        </w:tc>
        <w:tc>
          <w:tcPr>
            <w:tcW w:w="0" w:type="auto"/>
            <w:tcMar>
              <w:top w:w="113" w:type="dxa"/>
              <w:left w:w="113" w:type="dxa"/>
              <w:bottom w:w="113" w:type="dxa"/>
              <w:right w:w="113" w:type="dxa"/>
            </w:tcMar>
            <w:hideMark/>
          </w:tcPr>
          <w:p w14:paraId="2A4CE30B" w14:textId="77777777" w:rsidR="00D55E90" w:rsidRDefault="00D55E90" w:rsidP="00426281">
            <w:pPr>
              <w:jc w:val="center"/>
            </w:pPr>
            <w:r>
              <w:t>poor</w:t>
            </w:r>
          </w:p>
        </w:tc>
        <w:tc>
          <w:tcPr>
            <w:tcW w:w="0" w:type="auto"/>
            <w:tcMar>
              <w:top w:w="113" w:type="dxa"/>
              <w:left w:w="113" w:type="dxa"/>
              <w:bottom w:w="113" w:type="dxa"/>
              <w:right w:w="113" w:type="dxa"/>
            </w:tcMar>
            <w:hideMark/>
          </w:tcPr>
          <w:p w14:paraId="62AEDDBB" w14:textId="77777777" w:rsidR="00D55E90" w:rsidRDefault="00D55E90" w:rsidP="00426281">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426281">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426281">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426281">
            <w:r>
              <w:t>GBM12_good</w:t>
            </w:r>
          </w:p>
        </w:tc>
        <w:tc>
          <w:tcPr>
            <w:tcW w:w="0" w:type="auto"/>
            <w:tcMar>
              <w:top w:w="113" w:type="dxa"/>
              <w:left w:w="113" w:type="dxa"/>
              <w:bottom w:w="113" w:type="dxa"/>
              <w:right w:w="113" w:type="dxa"/>
            </w:tcMar>
            <w:hideMark/>
          </w:tcPr>
          <w:p w14:paraId="67F32DB8" w14:textId="77777777" w:rsidR="00D55E90" w:rsidRDefault="00D55E90" w:rsidP="00426281">
            <w:pPr>
              <w:jc w:val="center"/>
            </w:pPr>
            <w:r>
              <w:t>good</w:t>
            </w:r>
          </w:p>
        </w:tc>
        <w:tc>
          <w:tcPr>
            <w:tcW w:w="0" w:type="auto"/>
            <w:tcMar>
              <w:top w:w="113" w:type="dxa"/>
              <w:left w:w="113" w:type="dxa"/>
              <w:bottom w:w="113" w:type="dxa"/>
              <w:right w:w="113" w:type="dxa"/>
            </w:tcMar>
            <w:hideMark/>
          </w:tcPr>
          <w:p w14:paraId="772DDABC" w14:textId="77777777" w:rsidR="00D55E90" w:rsidRDefault="00D55E90" w:rsidP="00426281">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426281">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426281">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426281">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426281">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426281">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426281">
            <w:pPr>
              <w:keepNext/>
              <w:jc w:val="center"/>
            </w:pPr>
            <w:r>
              <w:t>SRR9294032.1</w:t>
            </w:r>
          </w:p>
        </w:tc>
      </w:tr>
    </w:tbl>
    <w:p w14:paraId="21B5F00A" w14:textId="5ADE1A53" w:rsidR="00695740" w:rsidRDefault="00695740" w:rsidP="00695740">
      <w:pPr>
        <w:pStyle w:val="Caption"/>
        <w:rPr>
          <w:b w:val="0"/>
          <w:bCs w:val="0"/>
        </w:rPr>
      </w:pPr>
    </w:p>
    <w:p w14:paraId="3D176C5F" w14:textId="77777777" w:rsidR="00A64E30" w:rsidRDefault="00A64E30" w:rsidP="006A0A50"/>
    <w:p w14:paraId="46A55AAB" w14:textId="77777777" w:rsidR="00A64E30" w:rsidRDefault="00A64E30" w:rsidP="006A0A50"/>
    <w:p w14:paraId="50942A03" w14:textId="77777777" w:rsidR="00A64E30" w:rsidRDefault="00A64E30" w:rsidP="006A0A50"/>
    <w:p w14:paraId="5F1C9166" w14:textId="77777777" w:rsidR="00A64E30" w:rsidRDefault="00A64E30" w:rsidP="006A0A50"/>
    <w:p w14:paraId="6602EDDD" w14:textId="77777777" w:rsidR="00A64E30" w:rsidRDefault="00A64E30" w:rsidP="006A0A50"/>
    <w:p w14:paraId="196C2223" w14:textId="77777777" w:rsidR="00A64E30" w:rsidRDefault="00A64E30" w:rsidP="006A0A50"/>
    <w:p w14:paraId="64664CF0" w14:textId="77777777" w:rsidR="00A64E30" w:rsidRDefault="00A64E30" w:rsidP="006A0A50"/>
    <w:p w14:paraId="43A2842E" w14:textId="77777777" w:rsidR="00A64E30" w:rsidRDefault="00A64E30" w:rsidP="006A0A50"/>
    <w:p w14:paraId="4CB5AF41" w14:textId="77777777" w:rsidR="00A64E30" w:rsidRDefault="00A64E30" w:rsidP="006A0A50"/>
    <w:p w14:paraId="71112295" w14:textId="77777777" w:rsidR="00A64E30" w:rsidRDefault="00A64E30" w:rsidP="006A0A50"/>
    <w:p w14:paraId="3968A364" w14:textId="77777777" w:rsidR="00A64E30" w:rsidRDefault="00A64E30" w:rsidP="006A0A50"/>
    <w:p w14:paraId="7E511781" w14:textId="77777777" w:rsidR="00A64E30" w:rsidRDefault="00A64E30" w:rsidP="006A0A50"/>
    <w:p w14:paraId="07FFAA73" w14:textId="77777777" w:rsidR="00A64E30" w:rsidRDefault="00A64E30" w:rsidP="006A0A50"/>
    <w:p w14:paraId="763AB78B" w14:textId="77777777" w:rsidR="00A64E30" w:rsidRDefault="00A64E30" w:rsidP="006A0A50"/>
    <w:p w14:paraId="45A0516C" w14:textId="77777777" w:rsidR="00A64E30" w:rsidRDefault="00A64E30" w:rsidP="006A0A50"/>
    <w:p w14:paraId="326074E0" w14:textId="77777777" w:rsidR="00A64E30" w:rsidRDefault="00A64E30" w:rsidP="006A0A50"/>
    <w:p w14:paraId="39708AA5" w14:textId="77777777" w:rsidR="00A64E30" w:rsidRDefault="00A64E30" w:rsidP="006A0A50"/>
    <w:p w14:paraId="2D83AA8B" w14:textId="77777777" w:rsidR="00A64E30" w:rsidRDefault="00A64E30" w:rsidP="006A0A50"/>
    <w:p w14:paraId="2F325EBA" w14:textId="77777777" w:rsidR="00A64E30" w:rsidRDefault="00A64E30" w:rsidP="006A0A50"/>
    <w:p w14:paraId="3A68E34E" w14:textId="77777777" w:rsidR="00A64E30" w:rsidRDefault="00A64E30" w:rsidP="006A0A50"/>
    <w:p w14:paraId="64E50A17" w14:textId="77777777" w:rsidR="00A64E30" w:rsidRDefault="00A64E30" w:rsidP="006A0A50"/>
    <w:p w14:paraId="15A4C6B6" w14:textId="14BAD91A" w:rsidR="00695740" w:rsidRPr="00695740" w:rsidRDefault="00695740" w:rsidP="006A0A50">
      <w:r w:rsidRPr="00A64E30">
        <w:rPr>
          <w:b/>
        </w:rPr>
        <w:lastRenderedPageBreak/>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2</w:t>
      </w:r>
      <w:r w:rsidR="00426281" w:rsidRPr="00A64E30">
        <w:rPr>
          <w:b/>
          <w:noProof/>
        </w:rPr>
        <w:fldChar w:fldCharType="end"/>
      </w:r>
      <w:r w:rsidR="00A64E30">
        <w:t xml:space="preserve">. </w:t>
      </w:r>
      <w:r w:rsidRPr="006A0A50">
        <w:t xml:space="preserve"> </w:t>
      </w:r>
      <w:r w:rsidRPr="001A07DF">
        <w:rPr>
          <w:b/>
        </w:rPr>
        <w:t>List of the top 20 differentially expressed genes identified through differential gene expression analysis</w:t>
      </w:r>
      <w:r w:rsidRPr="006A0A50">
        <w:t>.</w:t>
      </w:r>
      <w:r w:rsidR="006A0A50">
        <w:t xml:space="preserve"> Fold change represents the ratio of expression in poor responders to good responders to bevacizumab treatment.  </w:t>
      </w:r>
      <w:r w:rsidR="00A64E30" w:rsidRPr="00A64E30">
        <w:rPr>
          <w:highlight w:val="yellow"/>
        </w:rPr>
        <w:t>Roshan, are any of these genes in the gene set called “Downregulated Under KRAS Pathway Activation” or in the “Angiogenesis Gene Set” that was upregulated?</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426281">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426281">
            <w:pPr>
              <w:rPr>
                <w:b/>
                <w:bCs/>
              </w:rPr>
            </w:pPr>
            <w:r>
              <w:rPr>
                <w:b/>
                <w:bCs/>
              </w:rPr>
              <w:t>Differential Gene Expression</w:t>
            </w:r>
          </w:p>
        </w:tc>
      </w:tr>
      <w:tr w:rsidR="00695740" w14:paraId="012712CD" w14:textId="77777777" w:rsidTr="00426281">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426281">
            <w:pPr>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426281">
            <w:pPr>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426281">
            <w:pPr>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426281">
            <w:pPr>
              <w:jc w:val="center"/>
              <w:rPr>
                <w:i/>
                <w:iCs/>
              </w:rPr>
            </w:pPr>
            <w:r>
              <w:rPr>
                <w:i/>
                <w:iCs/>
              </w:rPr>
              <w:t>Mean</w:t>
            </w:r>
            <w:r w:rsidR="006A0A50">
              <w:rPr>
                <w:i/>
                <w:iCs/>
              </w:rPr>
              <w:t xml:space="preserve"> </w:t>
            </w:r>
            <w:r>
              <w:rPr>
                <w:i/>
                <w:iCs/>
              </w:rPr>
              <w:t>Expression</w:t>
            </w:r>
          </w:p>
        </w:tc>
      </w:tr>
      <w:tr w:rsidR="00695740" w14:paraId="6FB66A50" w14:textId="77777777" w:rsidTr="00426281">
        <w:trPr>
          <w:jc w:val="center"/>
        </w:trPr>
        <w:tc>
          <w:tcPr>
            <w:tcW w:w="0" w:type="auto"/>
            <w:tcMar>
              <w:top w:w="113" w:type="dxa"/>
              <w:left w:w="113" w:type="dxa"/>
              <w:bottom w:w="113" w:type="dxa"/>
              <w:right w:w="113" w:type="dxa"/>
            </w:tcMar>
            <w:hideMark/>
          </w:tcPr>
          <w:p w14:paraId="5308ECE2" w14:textId="77777777" w:rsidR="00695740" w:rsidRDefault="00695740" w:rsidP="00426281">
            <w:r>
              <w:t>MXRA5</w:t>
            </w:r>
          </w:p>
        </w:tc>
        <w:tc>
          <w:tcPr>
            <w:tcW w:w="0" w:type="auto"/>
            <w:tcMar>
              <w:top w:w="113" w:type="dxa"/>
              <w:left w:w="113" w:type="dxa"/>
              <w:bottom w:w="113" w:type="dxa"/>
              <w:right w:w="113" w:type="dxa"/>
            </w:tcMar>
            <w:hideMark/>
          </w:tcPr>
          <w:p w14:paraId="18746C9A" w14:textId="77777777" w:rsidR="00695740" w:rsidRDefault="00695740" w:rsidP="00426281">
            <w:pPr>
              <w:jc w:val="center"/>
            </w:pPr>
            <w:r>
              <w:t>1868.27</w:t>
            </w:r>
          </w:p>
        </w:tc>
        <w:tc>
          <w:tcPr>
            <w:tcW w:w="0" w:type="auto"/>
            <w:tcMar>
              <w:top w:w="113" w:type="dxa"/>
              <w:left w:w="113" w:type="dxa"/>
              <w:bottom w:w="113" w:type="dxa"/>
              <w:right w:w="113" w:type="dxa"/>
            </w:tcMar>
            <w:hideMark/>
          </w:tcPr>
          <w:p w14:paraId="45770E5C" w14:textId="77777777" w:rsidR="00695740" w:rsidRDefault="00695740" w:rsidP="00426281">
            <w:pPr>
              <w:jc w:val="center"/>
            </w:pPr>
            <w:r>
              <w:t>0.00</w:t>
            </w:r>
          </w:p>
        </w:tc>
        <w:tc>
          <w:tcPr>
            <w:tcW w:w="0" w:type="auto"/>
            <w:tcMar>
              <w:top w:w="113" w:type="dxa"/>
              <w:left w:w="113" w:type="dxa"/>
              <w:bottom w:w="113" w:type="dxa"/>
              <w:right w:w="113" w:type="dxa"/>
            </w:tcMar>
            <w:hideMark/>
          </w:tcPr>
          <w:p w14:paraId="036EC507" w14:textId="77777777" w:rsidR="00695740" w:rsidRDefault="00695740" w:rsidP="00426281">
            <w:pPr>
              <w:jc w:val="center"/>
            </w:pPr>
            <w:r>
              <w:t>0.00</w:t>
            </w:r>
          </w:p>
        </w:tc>
        <w:tc>
          <w:tcPr>
            <w:tcW w:w="0" w:type="auto"/>
            <w:tcMar>
              <w:top w:w="113" w:type="dxa"/>
              <w:left w:w="113" w:type="dxa"/>
              <w:bottom w:w="113" w:type="dxa"/>
              <w:right w:w="113" w:type="dxa"/>
            </w:tcMar>
            <w:hideMark/>
          </w:tcPr>
          <w:p w14:paraId="4B895CB5" w14:textId="77777777" w:rsidR="00695740" w:rsidRDefault="00695740" w:rsidP="00426281">
            <w:pPr>
              <w:jc w:val="center"/>
            </w:pPr>
            <w:r>
              <w:t>1759.89</w:t>
            </w:r>
          </w:p>
        </w:tc>
      </w:tr>
      <w:tr w:rsidR="00695740" w14:paraId="7FE2952F" w14:textId="77777777" w:rsidTr="00426281">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426281">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426281">
            <w:pPr>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426281">
            <w:pPr>
              <w:jc w:val="center"/>
            </w:pPr>
            <w:r>
              <w:t>436.46</w:t>
            </w:r>
          </w:p>
        </w:tc>
      </w:tr>
      <w:tr w:rsidR="00695740" w14:paraId="7321B62E" w14:textId="77777777" w:rsidTr="00426281">
        <w:trPr>
          <w:jc w:val="center"/>
        </w:trPr>
        <w:tc>
          <w:tcPr>
            <w:tcW w:w="0" w:type="auto"/>
            <w:tcMar>
              <w:top w:w="113" w:type="dxa"/>
              <w:left w:w="113" w:type="dxa"/>
              <w:bottom w:w="113" w:type="dxa"/>
              <w:right w:w="113" w:type="dxa"/>
            </w:tcMar>
            <w:hideMark/>
          </w:tcPr>
          <w:p w14:paraId="32823BF0" w14:textId="77777777" w:rsidR="00695740" w:rsidRDefault="00695740" w:rsidP="00426281">
            <w:r>
              <w:t>DPP10</w:t>
            </w:r>
          </w:p>
        </w:tc>
        <w:tc>
          <w:tcPr>
            <w:tcW w:w="0" w:type="auto"/>
            <w:tcMar>
              <w:top w:w="113" w:type="dxa"/>
              <w:left w:w="113" w:type="dxa"/>
              <w:bottom w:w="113" w:type="dxa"/>
              <w:right w:w="113" w:type="dxa"/>
            </w:tcMar>
            <w:hideMark/>
          </w:tcPr>
          <w:p w14:paraId="4942366F" w14:textId="77777777" w:rsidR="00695740" w:rsidRDefault="00695740" w:rsidP="00426281">
            <w:pPr>
              <w:jc w:val="center"/>
            </w:pPr>
            <w:r>
              <w:t>1492.07</w:t>
            </w:r>
          </w:p>
        </w:tc>
        <w:tc>
          <w:tcPr>
            <w:tcW w:w="0" w:type="auto"/>
            <w:tcMar>
              <w:top w:w="113" w:type="dxa"/>
              <w:left w:w="113" w:type="dxa"/>
              <w:bottom w:w="113" w:type="dxa"/>
              <w:right w:w="113" w:type="dxa"/>
            </w:tcMar>
            <w:hideMark/>
          </w:tcPr>
          <w:p w14:paraId="0C2F2EC6" w14:textId="77777777" w:rsidR="00695740" w:rsidRDefault="00695740" w:rsidP="00426281">
            <w:pPr>
              <w:jc w:val="center"/>
            </w:pPr>
            <w:r>
              <w:t>0.00</w:t>
            </w:r>
          </w:p>
        </w:tc>
        <w:tc>
          <w:tcPr>
            <w:tcW w:w="0" w:type="auto"/>
            <w:tcMar>
              <w:top w:w="113" w:type="dxa"/>
              <w:left w:w="113" w:type="dxa"/>
              <w:bottom w:w="113" w:type="dxa"/>
              <w:right w:w="113" w:type="dxa"/>
            </w:tcMar>
            <w:hideMark/>
          </w:tcPr>
          <w:p w14:paraId="09220B5E" w14:textId="77777777" w:rsidR="00695740" w:rsidRDefault="00695740" w:rsidP="00426281">
            <w:pPr>
              <w:jc w:val="center"/>
            </w:pPr>
            <w:r>
              <w:t>0.00</w:t>
            </w:r>
          </w:p>
        </w:tc>
        <w:tc>
          <w:tcPr>
            <w:tcW w:w="0" w:type="auto"/>
            <w:tcMar>
              <w:top w:w="113" w:type="dxa"/>
              <w:left w:w="113" w:type="dxa"/>
              <w:bottom w:w="113" w:type="dxa"/>
              <w:right w:w="113" w:type="dxa"/>
            </w:tcMar>
            <w:hideMark/>
          </w:tcPr>
          <w:p w14:paraId="7A1AD9C8" w14:textId="77777777" w:rsidR="00695740" w:rsidRDefault="00695740" w:rsidP="00426281">
            <w:pPr>
              <w:jc w:val="center"/>
            </w:pPr>
            <w:r>
              <w:t>2903.70</w:t>
            </w:r>
          </w:p>
        </w:tc>
      </w:tr>
      <w:tr w:rsidR="00695740" w14:paraId="77AB864A" w14:textId="77777777" w:rsidTr="00426281">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426281">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426281">
            <w:pPr>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426281">
            <w:pPr>
              <w:jc w:val="center"/>
            </w:pPr>
            <w:r>
              <w:t>3325.96</w:t>
            </w:r>
          </w:p>
        </w:tc>
      </w:tr>
      <w:tr w:rsidR="00695740" w14:paraId="142DED77" w14:textId="77777777" w:rsidTr="00426281">
        <w:trPr>
          <w:jc w:val="center"/>
        </w:trPr>
        <w:tc>
          <w:tcPr>
            <w:tcW w:w="0" w:type="auto"/>
            <w:tcMar>
              <w:top w:w="113" w:type="dxa"/>
              <w:left w:w="113" w:type="dxa"/>
              <w:bottom w:w="113" w:type="dxa"/>
              <w:right w:w="113" w:type="dxa"/>
            </w:tcMar>
            <w:hideMark/>
          </w:tcPr>
          <w:p w14:paraId="0A4BAB63" w14:textId="77777777" w:rsidR="00695740" w:rsidRDefault="00695740" w:rsidP="00426281">
            <w:r>
              <w:t>IGLON5</w:t>
            </w:r>
          </w:p>
        </w:tc>
        <w:tc>
          <w:tcPr>
            <w:tcW w:w="0" w:type="auto"/>
            <w:tcMar>
              <w:top w:w="113" w:type="dxa"/>
              <w:left w:w="113" w:type="dxa"/>
              <w:bottom w:w="113" w:type="dxa"/>
              <w:right w:w="113" w:type="dxa"/>
            </w:tcMar>
            <w:hideMark/>
          </w:tcPr>
          <w:p w14:paraId="13FABB07" w14:textId="77777777" w:rsidR="00695740" w:rsidRDefault="00695740" w:rsidP="00426281">
            <w:pPr>
              <w:jc w:val="center"/>
            </w:pPr>
            <w:r>
              <w:t>1353.83</w:t>
            </w:r>
          </w:p>
        </w:tc>
        <w:tc>
          <w:tcPr>
            <w:tcW w:w="0" w:type="auto"/>
            <w:tcMar>
              <w:top w:w="113" w:type="dxa"/>
              <w:left w:w="113" w:type="dxa"/>
              <w:bottom w:w="113" w:type="dxa"/>
              <w:right w:w="113" w:type="dxa"/>
            </w:tcMar>
            <w:hideMark/>
          </w:tcPr>
          <w:p w14:paraId="14E5A8A7" w14:textId="77777777" w:rsidR="00695740" w:rsidRDefault="00695740" w:rsidP="00426281">
            <w:pPr>
              <w:jc w:val="center"/>
            </w:pPr>
            <w:r>
              <w:t>0.00</w:t>
            </w:r>
          </w:p>
        </w:tc>
        <w:tc>
          <w:tcPr>
            <w:tcW w:w="0" w:type="auto"/>
            <w:tcMar>
              <w:top w:w="113" w:type="dxa"/>
              <w:left w:w="113" w:type="dxa"/>
              <w:bottom w:w="113" w:type="dxa"/>
              <w:right w:w="113" w:type="dxa"/>
            </w:tcMar>
            <w:hideMark/>
          </w:tcPr>
          <w:p w14:paraId="4983CF7B" w14:textId="77777777" w:rsidR="00695740" w:rsidRDefault="00695740" w:rsidP="00426281">
            <w:pPr>
              <w:jc w:val="center"/>
            </w:pPr>
            <w:r>
              <w:t>0.00</w:t>
            </w:r>
          </w:p>
        </w:tc>
        <w:tc>
          <w:tcPr>
            <w:tcW w:w="0" w:type="auto"/>
            <w:tcMar>
              <w:top w:w="113" w:type="dxa"/>
              <w:left w:w="113" w:type="dxa"/>
              <w:bottom w:w="113" w:type="dxa"/>
              <w:right w:w="113" w:type="dxa"/>
            </w:tcMar>
            <w:hideMark/>
          </w:tcPr>
          <w:p w14:paraId="60BB8017" w14:textId="77777777" w:rsidR="00695740" w:rsidRDefault="00695740" w:rsidP="00426281">
            <w:pPr>
              <w:jc w:val="center"/>
            </w:pPr>
            <w:r>
              <w:t>2933.21</w:t>
            </w:r>
          </w:p>
        </w:tc>
      </w:tr>
      <w:tr w:rsidR="00695740" w14:paraId="402BDDB5" w14:textId="77777777" w:rsidTr="00426281">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426281">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426281">
            <w:pPr>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426281">
            <w:pPr>
              <w:jc w:val="center"/>
            </w:pPr>
            <w:r>
              <w:t>925.22</w:t>
            </w:r>
          </w:p>
        </w:tc>
      </w:tr>
      <w:tr w:rsidR="00695740" w14:paraId="4CEBF735" w14:textId="77777777" w:rsidTr="00426281">
        <w:trPr>
          <w:jc w:val="center"/>
        </w:trPr>
        <w:tc>
          <w:tcPr>
            <w:tcW w:w="0" w:type="auto"/>
            <w:tcMar>
              <w:top w:w="113" w:type="dxa"/>
              <w:left w:w="113" w:type="dxa"/>
              <w:bottom w:w="113" w:type="dxa"/>
              <w:right w:w="113" w:type="dxa"/>
            </w:tcMar>
            <w:hideMark/>
          </w:tcPr>
          <w:p w14:paraId="6DE5455D" w14:textId="77777777" w:rsidR="00695740" w:rsidRDefault="00695740" w:rsidP="00426281">
            <w:r>
              <w:t>NCAN</w:t>
            </w:r>
          </w:p>
        </w:tc>
        <w:tc>
          <w:tcPr>
            <w:tcW w:w="0" w:type="auto"/>
            <w:tcMar>
              <w:top w:w="113" w:type="dxa"/>
              <w:left w:w="113" w:type="dxa"/>
              <w:bottom w:w="113" w:type="dxa"/>
              <w:right w:w="113" w:type="dxa"/>
            </w:tcMar>
            <w:hideMark/>
          </w:tcPr>
          <w:p w14:paraId="0FA2EE1C" w14:textId="77777777" w:rsidR="00695740" w:rsidRDefault="00695740" w:rsidP="00426281">
            <w:pPr>
              <w:jc w:val="center"/>
            </w:pPr>
            <w:r>
              <w:t>1187.78</w:t>
            </w:r>
          </w:p>
        </w:tc>
        <w:tc>
          <w:tcPr>
            <w:tcW w:w="0" w:type="auto"/>
            <w:tcMar>
              <w:top w:w="113" w:type="dxa"/>
              <w:left w:w="113" w:type="dxa"/>
              <w:bottom w:w="113" w:type="dxa"/>
              <w:right w:w="113" w:type="dxa"/>
            </w:tcMar>
            <w:hideMark/>
          </w:tcPr>
          <w:p w14:paraId="78955C3E" w14:textId="77777777" w:rsidR="00695740" w:rsidRDefault="00695740" w:rsidP="00426281">
            <w:pPr>
              <w:jc w:val="center"/>
            </w:pPr>
            <w:r>
              <w:t>0.00</w:t>
            </w:r>
          </w:p>
        </w:tc>
        <w:tc>
          <w:tcPr>
            <w:tcW w:w="0" w:type="auto"/>
            <w:tcMar>
              <w:top w:w="113" w:type="dxa"/>
              <w:left w:w="113" w:type="dxa"/>
              <w:bottom w:w="113" w:type="dxa"/>
              <w:right w:w="113" w:type="dxa"/>
            </w:tcMar>
            <w:hideMark/>
          </w:tcPr>
          <w:p w14:paraId="1500BFF2" w14:textId="77777777" w:rsidR="00695740" w:rsidRDefault="00695740" w:rsidP="00426281">
            <w:pPr>
              <w:jc w:val="center"/>
            </w:pPr>
            <w:r>
              <w:t>0.00</w:t>
            </w:r>
          </w:p>
        </w:tc>
        <w:tc>
          <w:tcPr>
            <w:tcW w:w="0" w:type="auto"/>
            <w:tcMar>
              <w:top w:w="113" w:type="dxa"/>
              <w:left w:w="113" w:type="dxa"/>
              <w:bottom w:w="113" w:type="dxa"/>
              <w:right w:w="113" w:type="dxa"/>
            </w:tcMar>
            <w:hideMark/>
          </w:tcPr>
          <w:p w14:paraId="58D05F7C" w14:textId="77777777" w:rsidR="00695740" w:rsidRDefault="00695740" w:rsidP="00426281">
            <w:pPr>
              <w:jc w:val="center"/>
            </w:pPr>
            <w:r>
              <w:t>38401.23</w:t>
            </w:r>
          </w:p>
        </w:tc>
      </w:tr>
      <w:tr w:rsidR="00695740" w14:paraId="15166262" w14:textId="77777777" w:rsidTr="00426281">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426281">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426281">
            <w:pPr>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426281">
            <w:pPr>
              <w:jc w:val="center"/>
            </w:pPr>
            <w:r>
              <w:t>646.75</w:t>
            </w:r>
          </w:p>
        </w:tc>
      </w:tr>
      <w:tr w:rsidR="00695740" w14:paraId="3ECD876C" w14:textId="77777777" w:rsidTr="00426281">
        <w:trPr>
          <w:jc w:val="center"/>
        </w:trPr>
        <w:tc>
          <w:tcPr>
            <w:tcW w:w="0" w:type="auto"/>
            <w:tcMar>
              <w:top w:w="113" w:type="dxa"/>
              <w:left w:w="113" w:type="dxa"/>
              <w:bottom w:w="113" w:type="dxa"/>
              <w:right w:w="113" w:type="dxa"/>
            </w:tcMar>
            <w:hideMark/>
          </w:tcPr>
          <w:p w14:paraId="16C90792" w14:textId="77777777" w:rsidR="00695740" w:rsidRDefault="00695740" w:rsidP="00426281">
            <w:r>
              <w:t>SCN3B</w:t>
            </w:r>
          </w:p>
        </w:tc>
        <w:tc>
          <w:tcPr>
            <w:tcW w:w="0" w:type="auto"/>
            <w:tcMar>
              <w:top w:w="113" w:type="dxa"/>
              <w:left w:w="113" w:type="dxa"/>
              <w:bottom w:w="113" w:type="dxa"/>
              <w:right w:w="113" w:type="dxa"/>
            </w:tcMar>
            <w:hideMark/>
          </w:tcPr>
          <w:p w14:paraId="393427D5" w14:textId="77777777" w:rsidR="00695740" w:rsidRDefault="00695740" w:rsidP="00426281">
            <w:pPr>
              <w:jc w:val="center"/>
            </w:pPr>
            <w:r>
              <w:t>923.04</w:t>
            </w:r>
          </w:p>
        </w:tc>
        <w:tc>
          <w:tcPr>
            <w:tcW w:w="0" w:type="auto"/>
            <w:tcMar>
              <w:top w:w="113" w:type="dxa"/>
              <w:left w:w="113" w:type="dxa"/>
              <w:bottom w:w="113" w:type="dxa"/>
              <w:right w:w="113" w:type="dxa"/>
            </w:tcMar>
            <w:hideMark/>
          </w:tcPr>
          <w:p w14:paraId="20E8EE46" w14:textId="77777777" w:rsidR="00695740" w:rsidRDefault="00695740" w:rsidP="00426281">
            <w:pPr>
              <w:jc w:val="center"/>
            </w:pPr>
            <w:r>
              <w:t>0.00</w:t>
            </w:r>
          </w:p>
        </w:tc>
        <w:tc>
          <w:tcPr>
            <w:tcW w:w="0" w:type="auto"/>
            <w:tcMar>
              <w:top w:w="113" w:type="dxa"/>
              <w:left w:w="113" w:type="dxa"/>
              <w:bottom w:w="113" w:type="dxa"/>
              <w:right w:w="113" w:type="dxa"/>
            </w:tcMar>
            <w:hideMark/>
          </w:tcPr>
          <w:p w14:paraId="2309A961" w14:textId="77777777" w:rsidR="00695740" w:rsidRDefault="00695740" w:rsidP="00426281">
            <w:pPr>
              <w:jc w:val="center"/>
            </w:pPr>
            <w:r>
              <w:t>0.00</w:t>
            </w:r>
          </w:p>
        </w:tc>
        <w:tc>
          <w:tcPr>
            <w:tcW w:w="0" w:type="auto"/>
            <w:tcMar>
              <w:top w:w="113" w:type="dxa"/>
              <w:left w:w="113" w:type="dxa"/>
              <w:bottom w:w="113" w:type="dxa"/>
              <w:right w:w="113" w:type="dxa"/>
            </w:tcMar>
            <w:hideMark/>
          </w:tcPr>
          <w:p w14:paraId="44B3BFAF" w14:textId="77777777" w:rsidR="00695740" w:rsidRDefault="00695740" w:rsidP="00426281">
            <w:pPr>
              <w:jc w:val="center"/>
            </w:pPr>
            <w:r>
              <w:t>1313.92</w:t>
            </w:r>
          </w:p>
        </w:tc>
      </w:tr>
      <w:tr w:rsidR="00695740" w14:paraId="5E921BA8" w14:textId="77777777" w:rsidTr="00426281">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426281">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426281">
            <w:pPr>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426281">
            <w:pPr>
              <w:jc w:val="center"/>
            </w:pPr>
            <w:r>
              <w:t>27375.38</w:t>
            </w:r>
          </w:p>
        </w:tc>
      </w:tr>
      <w:tr w:rsidR="00695740" w14:paraId="79CCA057" w14:textId="77777777" w:rsidTr="00426281">
        <w:trPr>
          <w:jc w:val="center"/>
        </w:trPr>
        <w:tc>
          <w:tcPr>
            <w:tcW w:w="0" w:type="auto"/>
            <w:tcMar>
              <w:top w:w="113" w:type="dxa"/>
              <w:left w:w="113" w:type="dxa"/>
              <w:bottom w:w="113" w:type="dxa"/>
              <w:right w:w="113" w:type="dxa"/>
            </w:tcMar>
            <w:hideMark/>
          </w:tcPr>
          <w:p w14:paraId="263BEFA6" w14:textId="77777777" w:rsidR="00695740" w:rsidRDefault="00695740" w:rsidP="00426281">
            <w:r>
              <w:t>MMD2</w:t>
            </w:r>
          </w:p>
        </w:tc>
        <w:tc>
          <w:tcPr>
            <w:tcW w:w="0" w:type="auto"/>
            <w:tcMar>
              <w:top w:w="113" w:type="dxa"/>
              <w:left w:w="113" w:type="dxa"/>
              <w:bottom w:w="113" w:type="dxa"/>
              <w:right w:w="113" w:type="dxa"/>
            </w:tcMar>
            <w:hideMark/>
          </w:tcPr>
          <w:p w14:paraId="64657132" w14:textId="77777777" w:rsidR="00695740" w:rsidRDefault="00695740" w:rsidP="00426281">
            <w:pPr>
              <w:jc w:val="center"/>
            </w:pPr>
            <w:r>
              <w:t>784.09</w:t>
            </w:r>
          </w:p>
        </w:tc>
        <w:tc>
          <w:tcPr>
            <w:tcW w:w="0" w:type="auto"/>
            <w:tcMar>
              <w:top w:w="113" w:type="dxa"/>
              <w:left w:w="113" w:type="dxa"/>
              <w:bottom w:w="113" w:type="dxa"/>
              <w:right w:w="113" w:type="dxa"/>
            </w:tcMar>
            <w:hideMark/>
          </w:tcPr>
          <w:p w14:paraId="22B4665B" w14:textId="77777777" w:rsidR="00695740" w:rsidRDefault="00695740" w:rsidP="00426281">
            <w:pPr>
              <w:jc w:val="center"/>
            </w:pPr>
            <w:r>
              <w:t>0.00</w:t>
            </w:r>
          </w:p>
        </w:tc>
        <w:tc>
          <w:tcPr>
            <w:tcW w:w="0" w:type="auto"/>
            <w:tcMar>
              <w:top w:w="113" w:type="dxa"/>
              <w:left w:w="113" w:type="dxa"/>
              <w:bottom w:w="113" w:type="dxa"/>
              <w:right w:w="113" w:type="dxa"/>
            </w:tcMar>
            <w:hideMark/>
          </w:tcPr>
          <w:p w14:paraId="7DC766B4" w14:textId="77777777" w:rsidR="00695740" w:rsidRDefault="00695740" w:rsidP="00426281">
            <w:pPr>
              <w:jc w:val="center"/>
            </w:pPr>
            <w:r>
              <w:t>0.00</w:t>
            </w:r>
          </w:p>
        </w:tc>
        <w:tc>
          <w:tcPr>
            <w:tcW w:w="0" w:type="auto"/>
            <w:tcMar>
              <w:top w:w="113" w:type="dxa"/>
              <w:left w:w="113" w:type="dxa"/>
              <w:bottom w:w="113" w:type="dxa"/>
              <w:right w:w="113" w:type="dxa"/>
            </w:tcMar>
            <w:hideMark/>
          </w:tcPr>
          <w:p w14:paraId="65BC09B0" w14:textId="77777777" w:rsidR="00695740" w:rsidRDefault="00695740" w:rsidP="00426281">
            <w:pPr>
              <w:jc w:val="center"/>
            </w:pPr>
            <w:r>
              <w:t>300.90</w:t>
            </w:r>
          </w:p>
        </w:tc>
      </w:tr>
      <w:tr w:rsidR="00695740" w14:paraId="1AC20D9E" w14:textId="77777777" w:rsidTr="00426281">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426281">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426281">
            <w:pPr>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426281">
            <w:pPr>
              <w:jc w:val="center"/>
            </w:pPr>
            <w:r>
              <w:t>9828.08</w:t>
            </w:r>
          </w:p>
        </w:tc>
      </w:tr>
      <w:tr w:rsidR="00695740" w14:paraId="6F191A9D" w14:textId="77777777" w:rsidTr="00426281">
        <w:trPr>
          <w:jc w:val="center"/>
        </w:trPr>
        <w:tc>
          <w:tcPr>
            <w:tcW w:w="0" w:type="auto"/>
            <w:tcMar>
              <w:top w:w="113" w:type="dxa"/>
              <w:left w:w="113" w:type="dxa"/>
              <w:bottom w:w="113" w:type="dxa"/>
              <w:right w:w="113" w:type="dxa"/>
            </w:tcMar>
            <w:hideMark/>
          </w:tcPr>
          <w:p w14:paraId="21912018" w14:textId="77777777" w:rsidR="00695740" w:rsidRDefault="00695740" w:rsidP="00426281">
            <w:r>
              <w:t>NAT16</w:t>
            </w:r>
          </w:p>
        </w:tc>
        <w:tc>
          <w:tcPr>
            <w:tcW w:w="0" w:type="auto"/>
            <w:tcMar>
              <w:top w:w="113" w:type="dxa"/>
              <w:left w:w="113" w:type="dxa"/>
              <w:bottom w:w="113" w:type="dxa"/>
              <w:right w:w="113" w:type="dxa"/>
            </w:tcMar>
            <w:hideMark/>
          </w:tcPr>
          <w:p w14:paraId="57890D50" w14:textId="77777777" w:rsidR="00695740" w:rsidRDefault="00695740" w:rsidP="00426281">
            <w:pPr>
              <w:jc w:val="center"/>
            </w:pPr>
            <w:r>
              <w:t>699.09</w:t>
            </w:r>
          </w:p>
        </w:tc>
        <w:tc>
          <w:tcPr>
            <w:tcW w:w="0" w:type="auto"/>
            <w:tcMar>
              <w:top w:w="113" w:type="dxa"/>
              <w:left w:w="113" w:type="dxa"/>
              <w:bottom w:w="113" w:type="dxa"/>
              <w:right w:w="113" w:type="dxa"/>
            </w:tcMar>
            <w:hideMark/>
          </w:tcPr>
          <w:p w14:paraId="3FD092AD" w14:textId="77777777" w:rsidR="00695740" w:rsidRDefault="00695740" w:rsidP="00426281">
            <w:pPr>
              <w:jc w:val="center"/>
            </w:pPr>
            <w:r>
              <w:t>0.00</w:t>
            </w:r>
          </w:p>
        </w:tc>
        <w:tc>
          <w:tcPr>
            <w:tcW w:w="0" w:type="auto"/>
            <w:tcMar>
              <w:top w:w="113" w:type="dxa"/>
              <w:left w:w="113" w:type="dxa"/>
              <w:bottom w:w="113" w:type="dxa"/>
              <w:right w:w="113" w:type="dxa"/>
            </w:tcMar>
            <w:hideMark/>
          </w:tcPr>
          <w:p w14:paraId="3F97BDCE" w14:textId="77777777" w:rsidR="00695740" w:rsidRDefault="00695740" w:rsidP="00426281">
            <w:pPr>
              <w:jc w:val="center"/>
            </w:pPr>
            <w:r>
              <w:t>0.00</w:t>
            </w:r>
          </w:p>
        </w:tc>
        <w:tc>
          <w:tcPr>
            <w:tcW w:w="0" w:type="auto"/>
            <w:tcMar>
              <w:top w:w="113" w:type="dxa"/>
              <w:left w:w="113" w:type="dxa"/>
              <w:bottom w:w="113" w:type="dxa"/>
              <w:right w:w="113" w:type="dxa"/>
            </w:tcMar>
            <w:hideMark/>
          </w:tcPr>
          <w:p w14:paraId="3B596233" w14:textId="77777777" w:rsidR="00695740" w:rsidRDefault="00695740" w:rsidP="00426281">
            <w:pPr>
              <w:jc w:val="center"/>
            </w:pPr>
            <w:r>
              <w:t>1335.63</w:t>
            </w:r>
          </w:p>
        </w:tc>
      </w:tr>
      <w:tr w:rsidR="00695740" w14:paraId="665A2DED" w14:textId="77777777" w:rsidTr="00426281">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426281">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426281">
            <w:pPr>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426281">
            <w:pPr>
              <w:jc w:val="center"/>
            </w:pPr>
            <w:r>
              <w:t>816.73</w:t>
            </w:r>
          </w:p>
        </w:tc>
      </w:tr>
      <w:tr w:rsidR="00695740" w14:paraId="04F14A0B" w14:textId="77777777" w:rsidTr="00426281">
        <w:trPr>
          <w:jc w:val="center"/>
        </w:trPr>
        <w:tc>
          <w:tcPr>
            <w:tcW w:w="0" w:type="auto"/>
            <w:tcMar>
              <w:top w:w="113" w:type="dxa"/>
              <w:left w:w="113" w:type="dxa"/>
              <w:bottom w:w="113" w:type="dxa"/>
              <w:right w:w="113" w:type="dxa"/>
            </w:tcMar>
            <w:hideMark/>
          </w:tcPr>
          <w:p w14:paraId="2CA0DCB4" w14:textId="77777777" w:rsidR="00695740" w:rsidRDefault="00695740" w:rsidP="00426281">
            <w:r>
              <w:t>ABCC8</w:t>
            </w:r>
          </w:p>
        </w:tc>
        <w:tc>
          <w:tcPr>
            <w:tcW w:w="0" w:type="auto"/>
            <w:tcMar>
              <w:top w:w="113" w:type="dxa"/>
              <w:left w:w="113" w:type="dxa"/>
              <w:bottom w:w="113" w:type="dxa"/>
              <w:right w:w="113" w:type="dxa"/>
            </w:tcMar>
            <w:hideMark/>
          </w:tcPr>
          <w:p w14:paraId="323FA5AE" w14:textId="77777777" w:rsidR="00695740" w:rsidRDefault="00695740" w:rsidP="00426281">
            <w:pPr>
              <w:jc w:val="center"/>
            </w:pPr>
            <w:r>
              <w:t>630.66</w:t>
            </w:r>
          </w:p>
        </w:tc>
        <w:tc>
          <w:tcPr>
            <w:tcW w:w="0" w:type="auto"/>
            <w:tcMar>
              <w:top w:w="113" w:type="dxa"/>
              <w:left w:w="113" w:type="dxa"/>
              <w:bottom w:w="113" w:type="dxa"/>
              <w:right w:w="113" w:type="dxa"/>
            </w:tcMar>
            <w:hideMark/>
          </w:tcPr>
          <w:p w14:paraId="4EC3D834" w14:textId="77777777" w:rsidR="00695740" w:rsidRDefault="00695740" w:rsidP="00426281">
            <w:pPr>
              <w:jc w:val="center"/>
            </w:pPr>
            <w:r>
              <w:t>0.00</w:t>
            </w:r>
          </w:p>
        </w:tc>
        <w:tc>
          <w:tcPr>
            <w:tcW w:w="0" w:type="auto"/>
            <w:tcMar>
              <w:top w:w="113" w:type="dxa"/>
              <w:left w:w="113" w:type="dxa"/>
              <w:bottom w:w="113" w:type="dxa"/>
              <w:right w:w="113" w:type="dxa"/>
            </w:tcMar>
            <w:hideMark/>
          </w:tcPr>
          <w:p w14:paraId="4A4A347B" w14:textId="77777777" w:rsidR="00695740" w:rsidRDefault="00695740" w:rsidP="00426281">
            <w:pPr>
              <w:jc w:val="center"/>
            </w:pPr>
            <w:r>
              <w:t>0.00</w:t>
            </w:r>
          </w:p>
        </w:tc>
        <w:tc>
          <w:tcPr>
            <w:tcW w:w="0" w:type="auto"/>
            <w:tcMar>
              <w:top w:w="113" w:type="dxa"/>
              <w:left w:w="113" w:type="dxa"/>
              <w:bottom w:w="113" w:type="dxa"/>
              <w:right w:w="113" w:type="dxa"/>
            </w:tcMar>
            <w:hideMark/>
          </w:tcPr>
          <w:p w14:paraId="1BCC3A9D" w14:textId="77777777" w:rsidR="00695740" w:rsidRDefault="00695740" w:rsidP="00426281">
            <w:pPr>
              <w:jc w:val="center"/>
            </w:pPr>
            <w:r>
              <w:t>2770.25</w:t>
            </w:r>
          </w:p>
        </w:tc>
      </w:tr>
      <w:tr w:rsidR="00695740" w14:paraId="7BF02C03" w14:textId="77777777" w:rsidTr="00426281">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426281">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426281">
            <w:pPr>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426281">
            <w:pPr>
              <w:jc w:val="center"/>
            </w:pPr>
            <w:r>
              <w:t>10365.40</w:t>
            </w:r>
          </w:p>
        </w:tc>
      </w:tr>
      <w:tr w:rsidR="00695740" w14:paraId="3A686B5D" w14:textId="77777777" w:rsidTr="00426281">
        <w:trPr>
          <w:jc w:val="center"/>
        </w:trPr>
        <w:tc>
          <w:tcPr>
            <w:tcW w:w="0" w:type="auto"/>
            <w:tcMar>
              <w:top w:w="113" w:type="dxa"/>
              <w:left w:w="113" w:type="dxa"/>
              <w:bottom w:w="113" w:type="dxa"/>
              <w:right w:w="113" w:type="dxa"/>
            </w:tcMar>
            <w:hideMark/>
          </w:tcPr>
          <w:p w14:paraId="47D5768F" w14:textId="77777777" w:rsidR="00695740" w:rsidRDefault="00695740" w:rsidP="00426281">
            <w:r>
              <w:t>EXTL1</w:t>
            </w:r>
          </w:p>
        </w:tc>
        <w:tc>
          <w:tcPr>
            <w:tcW w:w="0" w:type="auto"/>
            <w:tcMar>
              <w:top w:w="113" w:type="dxa"/>
              <w:left w:w="113" w:type="dxa"/>
              <w:bottom w:w="113" w:type="dxa"/>
              <w:right w:w="113" w:type="dxa"/>
            </w:tcMar>
            <w:hideMark/>
          </w:tcPr>
          <w:p w14:paraId="6332355F" w14:textId="77777777" w:rsidR="00695740" w:rsidRDefault="00695740" w:rsidP="00426281">
            <w:pPr>
              <w:jc w:val="center"/>
            </w:pPr>
            <w:r>
              <w:t>621.35</w:t>
            </w:r>
          </w:p>
        </w:tc>
        <w:tc>
          <w:tcPr>
            <w:tcW w:w="0" w:type="auto"/>
            <w:tcMar>
              <w:top w:w="113" w:type="dxa"/>
              <w:left w:w="113" w:type="dxa"/>
              <w:bottom w:w="113" w:type="dxa"/>
              <w:right w:w="113" w:type="dxa"/>
            </w:tcMar>
            <w:hideMark/>
          </w:tcPr>
          <w:p w14:paraId="18366D28" w14:textId="77777777" w:rsidR="00695740" w:rsidRDefault="00695740" w:rsidP="00426281">
            <w:pPr>
              <w:jc w:val="center"/>
            </w:pPr>
            <w:r>
              <w:t>0.00</w:t>
            </w:r>
          </w:p>
        </w:tc>
        <w:tc>
          <w:tcPr>
            <w:tcW w:w="0" w:type="auto"/>
            <w:tcMar>
              <w:top w:w="113" w:type="dxa"/>
              <w:left w:w="113" w:type="dxa"/>
              <w:bottom w:w="113" w:type="dxa"/>
              <w:right w:w="113" w:type="dxa"/>
            </w:tcMar>
            <w:hideMark/>
          </w:tcPr>
          <w:p w14:paraId="7B0663BB" w14:textId="77777777" w:rsidR="00695740" w:rsidRDefault="00695740" w:rsidP="00426281">
            <w:pPr>
              <w:jc w:val="center"/>
            </w:pPr>
            <w:r>
              <w:t>0.00</w:t>
            </w:r>
          </w:p>
        </w:tc>
        <w:tc>
          <w:tcPr>
            <w:tcW w:w="0" w:type="auto"/>
            <w:tcMar>
              <w:top w:w="113" w:type="dxa"/>
              <w:left w:w="113" w:type="dxa"/>
              <w:bottom w:w="113" w:type="dxa"/>
              <w:right w:w="113" w:type="dxa"/>
            </w:tcMar>
            <w:hideMark/>
          </w:tcPr>
          <w:p w14:paraId="3F2CF2B9" w14:textId="77777777" w:rsidR="00695740" w:rsidRDefault="00695740" w:rsidP="00426281">
            <w:pPr>
              <w:jc w:val="center"/>
            </w:pPr>
            <w:r>
              <w:t>622.66</w:t>
            </w:r>
          </w:p>
        </w:tc>
      </w:tr>
      <w:tr w:rsidR="00695740" w14:paraId="55BBD9F7" w14:textId="77777777" w:rsidTr="00426281">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426281">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426281">
            <w:pPr>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426281">
            <w:pPr>
              <w:jc w:val="center"/>
            </w:pPr>
            <w:r>
              <w:t>1845.29</w:t>
            </w:r>
          </w:p>
        </w:tc>
      </w:tr>
      <w:tr w:rsidR="00695740" w14:paraId="26B3CF1E" w14:textId="77777777" w:rsidTr="00426281">
        <w:trPr>
          <w:jc w:val="center"/>
        </w:trPr>
        <w:tc>
          <w:tcPr>
            <w:tcW w:w="0" w:type="auto"/>
            <w:tcMar>
              <w:top w:w="113" w:type="dxa"/>
              <w:left w:w="113" w:type="dxa"/>
              <w:bottom w:w="113" w:type="dxa"/>
              <w:right w:w="113" w:type="dxa"/>
            </w:tcMar>
            <w:hideMark/>
          </w:tcPr>
          <w:p w14:paraId="22A5B99D" w14:textId="77777777" w:rsidR="00695740" w:rsidRDefault="00695740" w:rsidP="00426281">
            <w:r>
              <w:t>TLX1</w:t>
            </w:r>
          </w:p>
        </w:tc>
        <w:tc>
          <w:tcPr>
            <w:tcW w:w="0" w:type="auto"/>
            <w:tcMar>
              <w:top w:w="113" w:type="dxa"/>
              <w:left w:w="113" w:type="dxa"/>
              <w:bottom w:w="113" w:type="dxa"/>
              <w:right w:w="113" w:type="dxa"/>
            </w:tcMar>
            <w:hideMark/>
          </w:tcPr>
          <w:p w14:paraId="4ACE908E" w14:textId="77777777" w:rsidR="00695740" w:rsidRDefault="00695740" w:rsidP="00426281">
            <w:pPr>
              <w:jc w:val="center"/>
            </w:pPr>
            <w:r>
              <w:t>570.41</w:t>
            </w:r>
          </w:p>
        </w:tc>
        <w:tc>
          <w:tcPr>
            <w:tcW w:w="0" w:type="auto"/>
            <w:tcMar>
              <w:top w:w="113" w:type="dxa"/>
              <w:left w:w="113" w:type="dxa"/>
              <w:bottom w:w="113" w:type="dxa"/>
              <w:right w:w="113" w:type="dxa"/>
            </w:tcMar>
            <w:hideMark/>
          </w:tcPr>
          <w:p w14:paraId="718C6D3A" w14:textId="77777777" w:rsidR="00695740" w:rsidRDefault="00695740" w:rsidP="00426281">
            <w:pPr>
              <w:jc w:val="center"/>
            </w:pPr>
            <w:r>
              <w:t>0.00</w:t>
            </w:r>
          </w:p>
        </w:tc>
        <w:tc>
          <w:tcPr>
            <w:tcW w:w="0" w:type="auto"/>
            <w:tcMar>
              <w:top w:w="113" w:type="dxa"/>
              <w:left w:w="113" w:type="dxa"/>
              <w:bottom w:w="113" w:type="dxa"/>
              <w:right w:w="113" w:type="dxa"/>
            </w:tcMar>
            <w:hideMark/>
          </w:tcPr>
          <w:p w14:paraId="33473B83" w14:textId="77777777" w:rsidR="00695740" w:rsidRDefault="00695740" w:rsidP="00426281">
            <w:pPr>
              <w:jc w:val="center"/>
            </w:pPr>
            <w:r>
              <w:t>0.00</w:t>
            </w:r>
          </w:p>
        </w:tc>
        <w:tc>
          <w:tcPr>
            <w:tcW w:w="0" w:type="auto"/>
            <w:tcMar>
              <w:top w:w="113" w:type="dxa"/>
              <w:left w:w="113" w:type="dxa"/>
              <w:bottom w:w="113" w:type="dxa"/>
              <w:right w:w="113" w:type="dxa"/>
            </w:tcMar>
            <w:hideMark/>
          </w:tcPr>
          <w:p w14:paraId="4EC2EABA" w14:textId="77777777" w:rsidR="00695740" w:rsidRDefault="00695740" w:rsidP="00426281">
            <w:pPr>
              <w:jc w:val="center"/>
            </w:pPr>
            <w:r>
              <w:t>795.25</w:t>
            </w:r>
          </w:p>
        </w:tc>
      </w:tr>
      <w:tr w:rsidR="00695740" w14:paraId="77840E1E" w14:textId="77777777" w:rsidTr="00426281">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426281">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426281">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695740">
            <w:pPr>
              <w:keepNext/>
              <w:jc w:val="center"/>
            </w:pPr>
            <w:r>
              <w:t>10645.30</w:t>
            </w:r>
          </w:p>
        </w:tc>
      </w:tr>
    </w:tbl>
    <w:p w14:paraId="3C9551FF" w14:textId="77777777" w:rsidR="0019166E" w:rsidRPr="0019166E" w:rsidRDefault="0019166E" w:rsidP="0019166E"/>
    <w:p w14:paraId="48058ED8" w14:textId="285E72B2" w:rsidR="0019166E" w:rsidRPr="0019166E" w:rsidRDefault="0019166E" w:rsidP="0019166E">
      <w:r w:rsidRPr="00A64E30">
        <w:rPr>
          <w:b/>
        </w:rPr>
        <w:lastRenderedPageBreak/>
        <w:t xml:space="preserve">Supplemental Table </w:t>
      </w:r>
      <w:r w:rsidR="00431E9C" w:rsidRPr="00A64E30">
        <w:rPr>
          <w:b/>
          <w:noProof/>
        </w:rPr>
        <w:fldChar w:fldCharType="begin"/>
      </w:r>
      <w:r w:rsidR="00431E9C" w:rsidRPr="00A64E30">
        <w:rPr>
          <w:b/>
          <w:noProof/>
        </w:rPr>
        <w:instrText xml:space="preserve"> SEQ Supplemental_Table \* ARABIC </w:instrText>
      </w:r>
      <w:r w:rsidR="00431E9C" w:rsidRPr="00A64E30">
        <w:rPr>
          <w:b/>
          <w:noProof/>
        </w:rPr>
        <w:fldChar w:fldCharType="separate"/>
      </w:r>
      <w:r w:rsidR="00FF6199" w:rsidRPr="00A64E30">
        <w:rPr>
          <w:b/>
          <w:noProof/>
        </w:rPr>
        <w:t>3</w:t>
      </w:r>
      <w:r w:rsidR="00431E9C" w:rsidRPr="00A64E30">
        <w:rPr>
          <w:b/>
          <w:noProof/>
        </w:rPr>
        <w:fldChar w:fldCharType="end"/>
      </w:r>
      <w:r w:rsidR="00A64E30">
        <w:rPr>
          <w:b/>
          <w:noProof/>
        </w:rPr>
        <w:t>.</w:t>
      </w:r>
      <w:r w:rsidRPr="0019166E">
        <w:t xml:space="preserve"> </w:t>
      </w:r>
      <w:r w:rsidRPr="001A07DF">
        <w:rPr>
          <w:b/>
        </w:rPr>
        <w:t xml:space="preserve">List of the top </w:t>
      </w:r>
      <w:r w:rsidR="0019285E" w:rsidRPr="001A07DF">
        <w:rPr>
          <w:b/>
        </w:rPr>
        <w:t>1</w:t>
      </w:r>
      <w:r w:rsidRPr="001A07DF">
        <w:rPr>
          <w:b/>
        </w:rPr>
        <w:t>0 differentially expressed gene sets identified through gene set enrichment analysis</w:t>
      </w:r>
      <w:r w:rsidRPr="0019166E">
        <w:t xml:space="preserve">.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r w:rsidR="00733449">
        <w:t xml:space="preserve"> </w:t>
      </w:r>
      <w:r w:rsidR="00733449" w:rsidRPr="00733449">
        <w:rPr>
          <w:highlight w:val="yellow"/>
        </w:rPr>
        <w:t>Roshan, I wonder if you could highlight any genes in the gene set from “Downregulated Under KRAS Pathway Activation” to help a reviewer/reader see the connection between this gene set and angiogenesis? I see FGFR3 and COL2A1 in this gene set that I think one can easily connect to angiogenesis, but there must be others? Is VEGF-A in this gene set?</w:t>
      </w:r>
      <w:r w:rsidR="001A07DF">
        <w:t xml:space="preserve"> </w:t>
      </w:r>
      <w:r w:rsidR="001A07DF" w:rsidRPr="001A07DF">
        <w:rPr>
          <w:highlight w:val="yellow"/>
        </w:rPr>
        <w:t xml:space="preserve">I don’t see it, but maybe </w:t>
      </w:r>
      <w:proofErr w:type="gramStart"/>
      <w:r w:rsidR="001A07DF" w:rsidRPr="001A07DF">
        <w:rPr>
          <w:highlight w:val="yellow"/>
        </w:rPr>
        <w:t>all of</w:t>
      </w:r>
      <w:proofErr w:type="gramEnd"/>
      <w:r w:rsidR="001A07DF" w:rsidRPr="001A07DF">
        <w:rPr>
          <w:highlight w:val="yellow"/>
        </w:rPr>
        <w:t xml:space="preserve"> the genes in the gene set are not included here</w:t>
      </w:r>
      <w:r w:rsidR="001A07DF">
        <w:t>.</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426281">
            <w:pPr>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426281">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426281">
            <w:pPr>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426281">
            <w:pPr>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426281">
            <w:pPr>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426281">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426281">
            <w:pPr>
              <w:jc w:val="center"/>
            </w:pPr>
            <w:r>
              <w:t>-2.34</w:t>
            </w:r>
          </w:p>
        </w:tc>
        <w:tc>
          <w:tcPr>
            <w:tcW w:w="1080" w:type="dxa"/>
            <w:tcMar>
              <w:top w:w="113" w:type="dxa"/>
              <w:left w:w="113" w:type="dxa"/>
              <w:bottom w:w="113" w:type="dxa"/>
              <w:right w:w="113" w:type="dxa"/>
            </w:tcMar>
            <w:hideMark/>
          </w:tcPr>
          <w:p w14:paraId="00A68B4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426281">
            <w:pPr>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426281">
            <w:r>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426281">
            <w:pPr>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426281">
            <w:pPr>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426281">
            <w:r>
              <w:lastRenderedPageBreak/>
              <w:t>HALLMARK MYC TARGETS V1</w:t>
            </w:r>
          </w:p>
        </w:tc>
        <w:tc>
          <w:tcPr>
            <w:tcW w:w="1350" w:type="dxa"/>
            <w:tcMar>
              <w:top w:w="113" w:type="dxa"/>
              <w:left w:w="113" w:type="dxa"/>
              <w:bottom w:w="113" w:type="dxa"/>
              <w:right w:w="113" w:type="dxa"/>
            </w:tcMar>
            <w:hideMark/>
          </w:tcPr>
          <w:p w14:paraId="520A9605" w14:textId="77777777" w:rsidR="0019166E" w:rsidRDefault="0019166E" w:rsidP="00426281">
            <w:pPr>
              <w:jc w:val="center"/>
            </w:pPr>
            <w:r>
              <w:t>-2.54</w:t>
            </w:r>
          </w:p>
        </w:tc>
        <w:tc>
          <w:tcPr>
            <w:tcW w:w="1080" w:type="dxa"/>
            <w:tcMar>
              <w:top w:w="113" w:type="dxa"/>
              <w:left w:w="113" w:type="dxa"/>
              <w:bottom w:w="113" w:type="dxa"/>
              <w:right w:w="113" w:type="dxa"/>
            </w:tcMar>
            <w:hideMark/>
          </w:tcPr>
          <w:p w14:paraId="7B2A2D0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426281">
            <w:pPr>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426281">
            <w:r>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426281">
            <w:pPr>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426281">
            <w:pPr>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426281">
            <w:r>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426281">
            <w:pPr>
              <w:jc w:val="center"/>
            </w:pPr>
            <w:r>
              <w:t>-2.23</w:t>
            </w:r>
          </w:p>
        </w:tc>
        <w:tc>
          <w:tcPr>
            <w:tcW w:w="1080" w:type="dxa"/>
            <w:tcMar>
              <w:top w:w="113" w:type="dxa"/>
              <w:left w:w="113" w:type="dxa"/>
              <w:bottom w:w="113" w:type="dxa"/>
              <w:right w:w="113" w:type="dxa"/>
            </w:tcMar>
            <w:hideMark/>
          </w:tcPr>
          <w:p w14:paraId="35A2734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426281">
            <w:pPr>
              <w:jc w:val="center"/>
            </w:pPr>
            <w:r>
              <w:t>WARS1/SAMD9L/TRIM25/IRF2/CD47/CXCL10/TRIM21/IRF9/CMPK2/CXCL11/IFIH1/PNPT1/USP18/SAMD9/IL7/PARP9/IFI44L/PARP14/CSF1/RTP4/IFI35/CASP8/EPSTI1/ELF1/HERC6/IFIT2/PL</w:t>
            </w:r>
            <w:r>
              <w:lastRenderedPageBreak/>
              <w:t>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426281">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426281">
            <w:pPr>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426281">
            <w:pPr>
              <w:jc w:val="center"/>
            </w:pPr>
            <w:r>
              <w:t>ANP32E/OCRL/GALC/TSG101/AP3B1/ARFGAP3/IGF2R/ARCN1/SCAMP3/BET1/PAM/USO1/GOLGA4/SEC31A/CLTC/RER1/M6PR/BNIP3/TMED10/ZW10/SOD1/COPB1/VPS4B/NAPA/SEC22B/YIPF6/RAB22A/ARF1/TMED2/LMAN1/SEC24D/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426281">
            <w:r>
              <w:t>HALLMARK FATTY ACID METABOLISM</w:t>
            </w:r>
          </w:p>
        </w:tc>
        <w:tc>
          <w:tcPr>
            <w:tcW w:w="1350" w:type="dxa"/>
            <w:tcMar>
              <w:top w:w="113" w:type="dxa"/>
              <w:left w:w="113" w:type="dxa"/>
              <w:bottom w:w="113" w:type="dxa"/>
              <w:right w:w="113" w:type="dxa"/>
            </w:tcMar>
            <w:hideMark/>
          </w:tcPr>
          <w:p w14:paraId="7B35B719" w14:textId="77777777" w:rsidR="0019166E" w:rsidRDefault="0019166E" w:rsidP="00426281">
            <w:pPr>
              <w:jc w:val="center"/>
            </w:pPr>
            <w:r>
              <w:t>-2.01</w:t>
            </w:r>
          </w:p>
        </w:tc>
        <w:tc>
          <w:tcPr>
            <w:tcW w:w="1080" w:type="dxa"/>
            <w:tcMar>
              <w:top w:w="113" w:type="dxa"/>
              <w:left w:w="113" w:type="dxa"/>
              <w:bottom w:w="113" w:type="dxa"/>
              <w:right w:w="113" w:type="dxa"/>
            </w:tcMar>
            <w:hideMark/>
          </w:tcPr>
          <w:p w14:paraId="56BE3D35"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426281">
            <w:pPr>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426281">
            <w:r>
              <w:t>HALLMARK PI3K AKT 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426281">
            <w:pPr>
              <w:jc w:val="center"/>
            </w:pPr>
            <w:r>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426281">
            <w:pPr>
              <w:jc w:val="center"/>
            </w:pPr>
            <w:r>
              <w:t>PDK1/CLTC/HSP90B1/NOD1/ATF1/RALB/PPP1CA/MAP2K3/TBK1/MKNK1/EIF4E/ARF1/ARPC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426281">
            <w:r>
              <w:t>HALLMARK KRAS SIGNALING DN</w:t>
            </w:r>
          </w:p>
        </w:tc>
        <w:tc>
          <w:tcPr>
            <w:tcW w:w="1350" w:type="dxa"/>
            <w:tcMar>
              <w:top w:w="113" w:type="dxa"/>
              <w:left w:w="113" w:type="dxa"/>
              <w:bottom w:w="113" w:type="dxa"/>
              <w:right w:w="113" w:type="dxa"/>
            </w:tcMar>
            <w:hideMark/>
          </w:tcPr>
          <w:p w14:paraId="1BB7F455" w14:textId="77777777" w:rsidR="0019166E" w:rsidRDefault="0019166E" w:rsidP="00426281">
            <w:pPr>
              <w:jc w:val="center"/>
            </w:pPr>
            <w:r>
              <w:t>1.81</w:t>
            </w:r>
          </w:p>
        </w:tc>
        <w:tc>
          <w:tcPr>
            <w:tcW w:w="1080" w:type="dxa"/>
            <w:tcMar>
              <w:top w:w="113" w:type="dxa"/>
              <w:left w:w="113" w:type="dxa"/>
              <w:bottom w:w="113" w:type="dxa"/>
              <w:right w:w="113" w:type="dxa"/>
            </w:tcMar>
            <w:hideMark/>
          </w:tcPr>
          <w:p w14:paraId="7B250FD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426281">
            <w:pPr>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0BA09EA1" w14:textId="77777777" w:rsidR="00733449" w:rsidRDefault="00733449" w:rsidP="002664E9">
      <w:pPr>
        <w:pStyle w:val="Heading2"/>
      </w:pPr>
    </w:p>
    <w:p w14:paraId="6F269C7B" w14:textId="11AA528E" w:rsidR="002664E9" w:rsidRDefault="002664E9" w:rsidP="002664E9">
      <w:pPr>
        <w:pStyle w:val="Heading2"/>
      </w:pPr>
      <w:r>
        <w:t>5.3</w:t>
      </w:r>
      <w:r w:rsidRPr="00B20918">
        <w:tab/>
      </w:r>
      <w:r w:rsidR="003777FA">
        <w:t xml:space="preserve"> </w:t>
      </w:r>
      <w:r w:rsidR="00067028">
        <w:t>Reproducible scripts</w:t>
      </w:r>
    </w:p>
    <w:p w14:paraId="527795A3" w14:textId="49BF35AA" w:rsidR="00067028" w:rsidRDefault="003F6EC0" w:rsidP="003777FA">
      <w:hyperlink r:id="rId18" w:history="1">
        <w:r w:rsidR="00067028" w:rsidRPr="0091041D">
          <w:rPr>
            <w:rStyle w:val="Hyperlink"/>
          </w:rPr>
          <w:t>https://github.com/roshanlodha/bevacizumab-response</w:t>
        </w:r>
      </w:hyperlink>
    </w:p>
    <w:p w14:paraId="6531D9F1" w14:textId="62528658" w:rsidR="002F06E5" w:rsidRDefault="002664E9" w:rsidP="002664E9">
      <w:pPr>
        <w:pStyle w:val="Heading2"/>
      </w:pPr>
      <w:r>
        <w:t>5</w:t>
      </w:r>
      <w:r w:rsidRPr="00B20918">
        <w:t>.</w:t>
      </w:r>
      <w:r>
        <w:t>4</w:t>
      </w:r>
      <w:r w:rsidRPr="00B20918">
        <w:tab/>
      </w:r>
      <w:r>
        <w:t>References</w:t>
      </w:r>
    </w:p>
    <w:p w14:paraId="15CA79BE" w14:textId="77777777" w:rsidR="00632051" w:rsidRPr="00632051" w:rsidRDefault="00D55E90" w:rsidP="00632051">
      <w:pPr>
        <w:pStyle w:val="Bibliography"/>
      </w:pPr>
      <w:r>
        <w:fldChar w:fldCharType="begin"/>
      </w:r>
      <w:r w:rsidR="00213CBF">
        <w:instrText xml:space="preserve"> ADDIN ZOTERO_BIBL {"uncited":[],"omitted":[],"custom":[]} CSL_BIBLIOGRAPHY </w:instrText>
      </w:r>
      <w:r>
        <w:fldChar w:fldCharType="separate"/>
      </w:r>
      <w:r w:rsidR="00632051" w:rsidRPr="00632051">
        <w:t xml:space="preserve">1. </w:t>
      </w:r>
      <w:r w:rsidR="00632051" w:rsidRPr="00632051">
        <w:tab/>
        <w:t xml:space="preserve">Gil-Gil MJ, </w:t>
      </w:r>
      <w:proofErr w:type="spellStart"/>
      <w:r w:rsidR="00632051" w:rsidRPr="00632051">
        <w:t>Mesia</w:t>
      </w:r>
      <w:proofErr w:type="spellEnd"/>
      <w:r w:rsidR="00632051" w:rsidRPr="00632051">
        <w:t xml:space="preserve"> C, Rey M, Bruna J. Bevacizumab for the Treatment of Glioblastoma. Clin Med Insights Oncol </w:t>
      </w:r>
      <w:proofErr w:type="gramStart"/>
      <w:r w:rsidR="00632051" w:rsidRPr="00632051">
        <w:t>2013;7:123</w:t>
      </w:r>
      <w:proofErr w:type="gramEnd"/>
      <w:r w:rsidR="00632051" w:rsidRPr="00632051">
        <w:t xml:space="preserve">–35. </w:t>
      </w:r>
    </w:p>
    <w:p w14:paraId="13AD3BE1" w14:textId="77777777" w:rsidR="00632051" w:rsidRPr="00632051" w:rsidRDefault="00632051" w:rsidP="00632051">
      <w:pPr>
        <w:pStyle w:val="Bibliography"/>
      </w:pPr>
      <w:r w:rsidRPr="00632051">
        <w:t xml:space="preserve">2. </w:t>
      </w:r>
      <w:r w:rsidRPr="00632051">
        <w:tab/>
        <w:t xml:space="preserve">Weller M, </w:t>
      </w:r>
      <w:proofErr w:type="spellStart"/>
      <w:r w:rsidRPr="00632051">
        <w:t>Cloughesy</w:t>
      </w:r>
      <w:proofErr w:type="spellEnd"/>
      <w:r w:rsidRPr="00632051">
        <w:t xml:space="preserve"> T, Perry JR, Wick W. Standards of care for treatment of recurrent glioblastoma--are we there yet? Neuro-Oncol 2013;15(1):4–27. </w:t>
      </w:r>
    </w:p>
    <w:p w14:paraId="77DECFA5" w14:textId="77777777" w:rsidR="00632051" w:rsidRPr="00632051" w:rsidRDefault="00632051" w:rsidP="00632051">
      <w:pPr>
        <w:pStyle w:val="Bibliography"/>
      </w:pPr>
      <w:r w:rsidRPr="00632051">
        <w:t xml:space="preserve">3. </w:t>
      </w:r>
      <w:r w:rsidRPr="00632051">
        <w:tab/>
        <w:t xml:space="preserve">Chamberlain MC. Bevacizumab for the Treatment of Recurrent Glioblastoma. Clin Med Insights Oncol </w:t>
      </w:r>
      <w:proofErr w:type="gramStart"/>
      <w:r w:rsidRPr="00632051">
        <w:t>2011;5:117</w:t>
      </w:r>
      <w:proofErr w:type="gramEnd"/>
      <w:r w:rsidRPr="00632051">
        <w:t xml:space="preserve">–29. </w:t>
      </w:r>
    </w:p>
    <w:p w14:paraId="39D0F3E3" w14:textId="77777777" w:rsidR="00632051" w:rsidRPr="00632051" w:rsidRDefault="00632051" w:rsidP="00632051">
      <w:pPr>
        <w:pStyle w:val="Bibliography"/>
      </w:pPr>
      <w:r w:rsidRPr="00632051">
        <w:t xml:space="preserve">4. </w:t>
      </w:r>
      <w:r w:rsidRPr="00632051">
        <w:tab/>
        <w:t xml:space="preserve">Cohen MH, Shen YL, Keegan P, </w:t>
      </w:r>
      <w:proofErr w:type="spellStart"/>
      <w:r w:rsidRPr="00632051">
        <w:t>Pazdur</w:t>
      </w:r>
      <w:proofErr w:type="spellEnd"/>
      <w:r w:rsidRPr="00632051">
        <w:t xml:space="preserve"> R. FDA drug approval summary: bevacizumab (Avastin) as treatment of recurrent glioblastoma multiforme. The Oncologist 2009;14(11):1131–8. </w:t>
      </w:r>
    </w:p>
    <w:p w14:paraId="20292A8D" w14:textId="77777777" w:rsidR="00632051" w:rsidRPr="00632051" w:rsidRDefault="00632051" w:rsidP="00632051">
      <w:pPr>
        <w:pStyle w:val="Bibliography"/>
      </w:pPr>
      <w:r w:rsidRPr="00632051">
        <w:t xml:space="preserve">5. </w:t>
      </w:r>
      <w:r w:rsidRPr="00632051">
        <w:tab/>
        <w:t xml:space="preserve">Neufeld G, Cohen T, </w:t>
      </w:r>
      <w:proofErr w:type="spellStart"/>
      <w:r w:rsidRPr="00632051">
        <w:t>Gengrinovitch</w:t>
      </w:r>
      <w:proofErr w:type="spellEnd"/>
      <w:r w:rsidRPr="00632051">
        <w:t xml:space="preserve"> S, </w:t>
      </w:r>
      <w:proofErr w:type="spellStart"/>
      <w:r w:rsidRPr="00632051">
        <w:t>Poltorak</w:t>
      </w:r>
      <w:proofErr w:type="spellEnd"/>
      <w:r w:rsidRPr="00632051">
        <w:t xml:space="preserve"> Z. Vascular endothelial growth factor (VEGF) and its receptors. FASEB J Off </w:t>
      </w:r>
      <w:proofErr w:type="spellStart"/>
      <w:r w:rsidRPr="00632051">
        <w:t>Publ</w:t>
      </w:r>
      <w:proofErr w:type="spellEnd"/>
      <w:r w:rsidRPr="00632051">
        <w:t xml:space="preserve"> Fed Am Soc Exp Biol 1999;13(1):9–22. </w:t>
      </w:r>
    </w:p>
    <w:p w14:paraId="665229F4" w14:textId="77777777" w:rsidR="00632051" w:rsidRPr="00632051" w:rsidRDefault="00632051" w:rsidP="00632051">
      <w:pPr>
        <w:pStyle w:val="Bibliography"/>
      </w:pPr>
      <w:r w:rsidRPr="00632051">
        <w:t xml:space="preserve">6. </w:t>
      </w:r>
      <w:r w:rsidRPr="00632051">
        <w:tab/>
        <w:t>Müller-</w:t>
      </w:r>
      <w:proofErr w:type="spellStart"/>
      <w:r w:rsidRPr="00632051">
        <w:t>Greven</w:t>
      </w:r>
      <w:proofErr w:type="spellEnd"/>
      <w:r w:rsidRPr="00632051">
        <w:t xml:space="preserve"> G, Carlin CR, </w:t>
      </w:r>
      <w:proofErr w:type="spellStart"/>
      <w:r w:rsidRPr="00632051">
        <w:t>Burgett</w:t>
      </w:r>
      <w:proofErr w:type="spellEnd"/>
      <w:r w:rsidRPr="00632051">
        <w:t xml:space="preserve"> ME, et al. </w:t>
      </w:r>
      <w:proofErr w:type="spellStart"/>
      <w:r w:rsidRPr="00632051">
        <w:t>Macropinocytosis</w:t>
      </w:r>
      <w:proofErr w:type="spellEnd"/>
      <w:r w:rsidRPr="00632051">
        <w:t xml:space="preserve"> of Bevacizumab by Glioblastoma Cells in the Perivascular Niche Affects their Survival. Clin Cancer Res 2017;23(22):7059–71. </w:t>
      </w:r>
    </w:p>
    <w:p w14:paraId="79206176" w14:textId="77777777" w:rsidR="00632051" w:rsidRPr="00632051" w:rsidRDefault="00632051" w:rsidP="00632051">
      <w:pPr>
        <w:pStyle w:val="Bibliography"/>
      </w:pPr>
      <w:r w:rsidRPr="00632051">
        <w:t xml:space="preserve">7. </w:t>
      </w:r>
      <w:r w:rsidRPr="00632051">
        <w:tab/>
      </w:r>
      <w:proofErr w:type="spellStart"/>
      <w:r w:rsidRPr="00632051">
        <w:t>Kazazi-Hyseni</w:t>
      </w:r>
      <w:proofErr w:type="spellEnd"/>
      <w:r w:rsidRPr="00632051">
        <w:t xml:space="preserve"> F, </w:t>
      </w:r>
      <w:proofErr w:type="spellStart"/>
      <w:r w:rsidRPr="00632051">
        <w:t>Beijnen</w:t>
      </w:r>
      <w:proofErr w:type="spellEnd"/>
      <w:r w:rsidRPr="00632051">
        <w:t xml:space="preserve"> JH, </w:t>
      </w:r>
      <w:proofErr w:type="spellStart"/>
      <w:r w:rsidRPr="00632051">
        <w:t>Schellens</w:t>
      </w:r>
      <w:proofErr w:type="spellEnd"/>
      <w:r w:rsidRPr="00632051">
        <w:t xml:space="preserve"> JHM. Bevacizumab. The Oncologist 2010;15(8):819–25. </w:t>
      </w:r>
    </w:p>
    <w:p w14:paraId="6A47D451" w14:textId="77777777" w:rsidR="00632051" w:rsidRPr="00632051" w:rsidRDefault="00632051" w:rsidP="00632051">
      <w:pPr>
        <w:pStyle w:val="Bibliography"/>
      </w:pPr>
      <w:r w:rsidRPr="00632051">
        <w:t xml:space="preserve">8. </w:t>
      </w:r>
      <w:r w:rsidRPr="00632051">
        <w:tab/>
        <w:t>Shen G, Wang Y-J, Guan Y-J, et al. Relief Effect of Bevacizumab on Severe Edema Induced by Re-irradiation in Brain Tumor Patients. Chin Med J (</w:t>
      </w:r>
      <w:proofErr w:type="spellStart"/>
      <w:r w:rsidRPr="00632051">
        <w:t>Engl</w:t>
      </w:r>
      <w:proofErr w:type="spellEnd"/>
      <w:r w:rsidRPr="00632051">
        <w:t xml:space="preserve">) 2015;128(15):2126–9. </w:t>
      </w:r>
    </w:p>
    <w:p w14:paraId="60A9095B" w14:textId="77777777" w:rsidR="00632051" w:rsidRPr="00632051" w:rsidRDefault="00632051" w:rsidP="00632051">
      <w:pPr>
        <w:pStyle w:val="Bibliography"/>
      </w:pPr>
      <w:r w:rsidRPr="00632051">
        <w:t xml:space="preserve">9. </w:t>
      </w:r>
      <w:r w:rsidRPr="00632051">
        <w:tab/>
      </w:r>
      <w:proofErr w:type="spellStart"/>
      <w:r w:rsidRPr="00632051">
        <w:t>Haibe</w:t>
      </w:r>
      <w:proofErr w:type="spellEnd"/>
      <w:r w:rsidRPr="00632051">
        <w:t xml:space="preserve"> Y, </w:t>
      </w:r>
      <w:proofErr w:type="spellStart"/>
      <w:r w:rsidRPr="00632051">
        <w:t>Kreidieh</w:t>
      </w:r>
      <w:proofErr w:type="spellEnd"/>
      <w:r w:rsidRPr="00632051">
        <w:t xml:space="preserve"> M, El Hajj H, et al. Resistance Mechanisms to Anti-angiogenic Therapies in Cancer. Front Oncol [Internet] 2020 [cited 2022 Mar 5];10. Available from: https://www.frontiersin.org/article/10.3389/fonc.2020.00221</w:t>
      </w:r>
    </w:p>
    <w:p w14:paraId="4FD8D168" w14:textId="77777777" w:rsidR="00632051" w:rsidRPr="00632051" w:rsidRDefault="00632051" w:rsidP="00632051">
      <w:pPr>
        <w:pStyle w:val="Bibliography"/>
      </w:pPr>
      <w:r w:rsidRPr="00632051">
        <w:t xml:space="preserve">10. </w:t>
      </w:r>
      <w:r w:rsidRPr="00632051">
        <w:tab/>
      </w:r>
      <w:proofErr w:type="spellStart"/>
      <w:r w:rsidRPr="00632051">
        <w:t>Eto</w:t>
      </w:r>
      <w:proofErr w:type="spellEnd"/>
      <w:r w:rsidRPr="00632051">
        <w:t xml:space="preserve"> T. A review of the biological properties and clinical implications of adrenomedullin and </w:t>
      </w:r>
      <w:proofErr w:type="spellStart"/>
      <w:r w:rsidRPr="00632051">
        <w:t>proadrenomedullin</w:t>
      </w:r>
      <w:proofErr w:type="spellEnd"/>
      <w:r w:rsidRPr="00632051">
        <w:t xml:space="preserve"> N-terminal 20 peptide (PAMP), hypotensive and vasodilating peptides. Peptides 2001;22(11):1693–711. </w:t>
      </w:r>
    </w:p>
    <w:p w14:paraId="4BE66B75" w14:textId="77777777" w:rsidR="00632051" w:rsidRPr="00632051" w:rsidRDefault="00632051" w:rsidP="00632051">
      <w:pPr>
        <w:pStyle w:val="Bibliography"/>
      </w:pPr>
      <w:r w:rsidRPr="00632051">
        <w:t xml:space="preserve">11. </w:t>
      </w:r>
      <w:r w:rsidRPr="00632051">
        <w:tab/>
      </w:r>
      <w:proofErr w:type="spellStart"/>
      <w:r w:rsidRPr="00632051">
        <w:t>Kuwasako</w:t>
      </w:r>
      <w:proofErr w:type="spellEnd"/>
      <w:r w:rsidRPr="00632051">
        <w:t xml:space="preserve"> K, Kitamura K, Nagata S, </w:t>
      </w:r>
      <w:proofErr w:type="spellStart"/>
      <w:r w:rsidRPr="00632051">
        <w:t>Hikosaka</w:t>
      </w:r>
      <w:proofErr w:type="spellEnd"/>
      <w:r w:rsidRPr="00632051">
        <w:t xml:space="preserve"> T, Takei Y, Kato J. Shared and separate functions of the RAMP-based adrenomedullin receptors. Peptides 2011;32(7):1540–50. </w:t>
      </w:r>
    </w:p>
    <w:p w14:paraId="61B537D3" w14:textId="77777777" w:rsidR="00632051" w:rsidRPr="00632051" w:rsidRDefault="00632051" w:rsidP="00632051">
      <w:pPr>
        <w:pStyle w:val="Bibliography"/>
      </w:pPr>
      <w:r w:rsidRPr="00632051">
        <w:lastRenderedPageBreak/>
        <w:t xml:space="preserve">12. </w:t>
      </w:r>
      <w:r w:rsidRPr="00632051">
        <w:tab/>
      </w:r>
      <w:proofErr w:type="spellStart"/>
      <w:r w:rsidRPr="00632051">
        <w:t>Shindo</w:t>
      </w:r>
      <w:proofErr w:type="spellEnd"/>
      <w:r w:rsidRPr="00632051">
        <w:t xml:space="preserve"> T, </w:t>
      </w:r>
      <w:proofErr w:type="spellStart"/>
      <w:r w:rsidRPr="00632051">
        <w:t>Kurihara</w:t>
      </w:r>
      <w:proofErr w:type="spellEnd"/>
      <w:r w:rsidRPr="00632051">
        <w:t xml:space="preserve"> Y, Nishimatsu H, et al. Vascular </w:t>
      </w:r>
      <w:proofErr w:type="gramStart"/>
      <w:r w:rsidRPr="00632051">
        <w:t>abnormalities</w:t>
      </w:r>
      <w:proofErr w:type="gramEnd"/>
      <w:r w:rsidRPr="00632051">
        <w:t xml:space="preserve"> and elevated blood pressure in mice lacking adrenomedullin gene. Circulation 2001;104(16):1964–71. </w:t>
      </w:r>
    </w:p>
    <w:p w14:paraId="002B8F12" w14:textId="77777777" w:rsidR="00632051" w:rsidRPr="00632051" w:rsidRDefault="00632051" w:rsidP="00632051">
      <w:pPr>
        <w:pStyle w:val="Bibliography"/>
      </w:pPr>
      <w:r w:rsidRPr="00632051">
        <w:t xml:space="preserve">13. </w:t>
      </w:r>
      <w:r w:rsidRPr="00632051">
        <w:tab/>
      </w:r>
      <w:proofErr w:type="spellStart"/>
      <w:r w:rsidRPr="00632051">
        <w:t>Ouafik</w:t>
      </w:r>
      <w:proofErr w:type="spellEnd"/>
      <w:r w:rsidRPr="00632051">
        <w:t xml:space="preserve"> L, </w:t>
      </w:r>
      <w:proofErr w:type="spellStart"/>
      <w:r w:rsidRPr="00632051">
        <w:t>Sauze</w:t>
      </w:r>
      <w:proofErr w:type="spellEnd"/>
      <w:r w:rsidRPr="00632051">
        <w:t xml:space="preserve"> S, </w:t>
      </w:r>
      <w:proofErr w:type="spellStart"/>
      <w:r w:rsidRPr="00632051">
        <w:t>Boudouresque</w:t>
      </w:r>
      <w:proofErr w:type="spellEnd"/>
      <w:r w:rsidRPr="00632051">
        <w:t xml:space="preserve"> F, et al. Neutralization of adrenomedullin inhibits the growth of human glioblastoma cell lines in vitro and suppresses tumor xenograft growth in vivo. Am J </w:t>
      </w:r>
      <w:proofErr w:type="spellStart"/>
      <w:r w:rsidRPr="00632051">
        <w:t>Pathol</w:t>
      </w:r>
      <w:proofErr w:type="spellEnd"/>
      <w:r w:rsidRPr="00632051">
        <w:t xml:space="preserve"> 2002;160(4):1279–92. </w:t>
      </w:r>
    </w:p>
    <w:p w14:paraId="221C4ADB" w14:textId="77777777" w:rsidR="00632051" w:rsidRPr="00632051" w:rsidRDefault="00632051" w:rsidP="00632051">
      <w:pPr>
        <w:pStyle w:val="Bibliography"/>
      </w:pPr>
      <w:r w:rsidRPr="00632051">
        <w:t xml:space="preserve">14. </w:t>
      </w:r>
      <w:r w:rsidRPr="00632051">
        <w:tab/>
      </w:r>
      <w:proofErr w:type="spellStart"/>
      <w:r w:rsidRPr="00632051">
        <w:t>Ribatti</w:t>
      </w:r>
      <w:proofErr w:type="spellEnd"/>
      <w:r w:rsidRPr="00632051">
        <w:t xml:space="preserve"> D, Nico B, </w:t>
      </w:r>
      <w:proofErr w:type="spellStart"/>
      <w:r w:rsidRPr="00632051">
        <w:t>Spinazzi</w:t>
      </w:r>
      <w:proofErr w:type="spellEnd"/>
      <w:r w:rsidRPr="00632051">
        <w:t xml:space="preserve"> R, Vacca A, </w:t>
      </w:r>
      <w:proofErr w:type="spellStart"/>
      <w:r w:rsidRPr="00632051">
        <w:t>Nussdorfer</w:t>
      </w:r>
      <w:proofErr w:type="spellEnd"/>
      <w:r w:rsidRPr="00632051">
        <w:t xml:space="preserve"> GG. The role of adrenomedullin in angiogenesis. Peptides 2005;26(9):1670–5. </w:t>
      </w:r>
    </w:p>
    <w:p w14:paraId="32707892" w14:textId="77777777" w:rsidR="00632051" w:rsidRPr="00632051" w:rsidRDefault="00632051" w:rsidP="00632051">
      <w:pPr>
        <w:pStyle w:val="Bibliography"/>
      </w:pPr>
      <w:r w:rsidRPr="00632051">
        <w:t xml:space="preserve">15. </w:t>
      </w:r>
      <w:r w:rsidRPr="00632051">
        <w:tab/>
      </w:r>
      <w:proofErr w:type="spellStart"/>
      <w:r w:rsidRPr="00632051">
        <w:t>Kaafarani</w:t>
      </w:r>
      <w:proofErr w:type="spellEnd"/>
      <w:r w:rsidRPr="00632051">
        <w:t xml:space="preserve"> I, Fernandez-</w:t>
      </w:r>
      <w:proofErr w:type="spellStart"/>
      <w:r w:rsidRPr="00632051">
        <w:t>Sauze</w:t>
      </w:r>
      <w:proofErr w:type="spellEnd"/>
      <w:r w:rsidRPr="00632051">
        <w:t xml:space="preserve"> S, </w:t>
      </w:r>
      <w:proofErr w:type="spellStart"/>
      <w:r w:rsidRPr="00632051">
        <w:t>Berenguer</w:t>
      </w:r>
      <w:proofErr w:type="spellEnd"/>
      <w:r w:rsidRPr="00632051">
        <w:t xml:space="preserve"> C, et al. Targeting adrenomedullin receptors with systemic delivery of neutralizing antibodies inhibits tumor angiogenesis and suppresses growth of human tumor xenografts in mice. FASEB J 2009;23(10):3424–35. </w:t>
      </w:r>
    </w:p>
    <w:p w14:paraId="1FCE4611" w14:textId="77777777" w:rsidR="00632051" w:rsidRPr="00632051" w:rsidRDefault="00632051" w:rsidP="00632051">
      <w:pPr>
        <w:pStyle w:val="Bibliography"/>
      </w:pPr>
      <w:r w:rsidRPr="00632051">
        <w:t xml:space="preserve">16. </w:t>
      </w:r>
      <w:r w:rsidRPr="00632051">
        <w:tab/>
        <w:t xml:space="preserve">Lee J, Cooke JP. Nicotine and Pathological Angiogenesis. Life Sci 2012;91(0):1058–64. </w:t>
      </w:r>
    </w:p>
    <w:p w14:paraId="4762C986" w14:textId="77777777" w:rsidR="00632051" w:rsidRPr="00632051" w:rsidRDefault="00632051" w:rsidP="00632051">
      <w:pPr>
        <w:pStyle w:val="Bibliography"/>
      </w:pPr>
      <w:r w:rsidRPr="00632051">
        <w:t xml:space="preserve">17. </w:t>
      </w:r>
      <w:r w:rsidRPr="00632051">
        <w:tab/>
        <w:t xml:space="preserve">Davis SJ, </w:t>
      </w:r>
      <w:proofErr w:type="spellStart"/>
      <w:r w:rsidRPr="00632051">
        <w:t>Lyzogubov</w:t>
      </w:r>
      <w:proofErr w:type="spellEnd"/>
      <w:r w:rsidRPr="00632051">
        <w:t xml:space="preserve"> VV, </w:t>
      </w:r>
      <w:proofErr w:type="spellStart"/>
      <w:r w:rsidRPr="00632051">
        <w:t>Tytarenko</w:t>
      </w:r>
      <w:proofErr w:type="spellEnd"/>
      <w:r w:rsidRPr="00632051">
        <w:t xml:space="preserve"> RG, Safar AN, Bora NS, Bora PS. The effect of nicotine on anti-vascular endothelial growth factor therapy in a mouse model of neovascular age-related macular degeneration. Retina Phila Pa 2012;32(6):1171–80. </w:t>
      </w:r>
    </w:p>
    <w:p w14:paraId="33DA013B" w14:textId="77777777" w:rsidR="00632051" w:rsidRPr="00632051" w:rsidRDefault="00632051" w:rsidP="00632051">
      <w:pPr>
        <w:pStyle w:val="Bibliography"/>
      </w:pPr>
      <w:r w:rsidRPr="00632051">
        <w:t xml:space="preserve">18. </w:t>
      </w:r>
      <w:r w:rsidRPr="00632051">
        <w:tab/>
      </w:r>
      <w:proofErr w:type="spellStart"/>
      <w:r w:rsidRPr="00632051">
        <w:t>Kolodziej</w:t>
      </w:r>
      <w:proofErr w:type="spellEnd"/>
      <w:r w:rsidRPr="00632051">
        <w:t xml:space="preserve"> MA, </w:t>
      </w:r>
      <w:proofErr w:type="spellStart"/>
      <w:r w:rsidRPr="00632051">
        <w:t>Gött</w:t>
      </w:r>
      <w:proofErr w:type="spellEnd"/>
      <w:r w:rsidRPr="00632051">
        <w:t xml:space="preserve"> H, </w:t>
      </w:r>
      <w:proofErr w:type="spellStart"/>
      <w:r w:rsidRPr="00632051">
        <w:t>Kopischke</w:t>
      </w:r>
      <w:proofErr w:type="spellEnd"/>
      <w:r w:rsidRPr="00632051">
        <w:t xml:space="preserve"> B, et al. Antiproliferative effect of GTS-21 in glioblastoma cells. Oncol Lett 2021;22(5):759. </w:t>
      </w:r>
    </w:p>
    <w:p w14:paraId="4D6E0F52" w14:textId="77777777" w:rsidR="00632051" w:rsidRPr="00632051" w:rsidRDefault="00632051" w:rsidP="00632051">
      <w:pPr>
        <w:pStyle w:val="Bibliography"/>
      </w:pPr>
      <w:r w:rsidRPr="00632051">
        <w:t xml:space="preserve">19. </w:t>
      </w:r>
      <w:r w:rsidRPr="00632051">
        <w:tab/>
        <w:t xml:space="preserve">Fahmy RG, </w:t>
      </w:r>
      <w:proofErr w:type="spellStart"/>
      <w:r w:rsidRPr="00632051">
        <w:t>Dass</w:t>
      </w:r>
      <w:proofErr w:type="spellEnd"/>
      <w:r w:rsidRPr="00632051">
        <w:t xml:space="preserve"> CR, Sun L-Q, Chesterman CN, </w:t>
      </w:r>
      <w:proofErr w:type="spellStart"/>
      <w:r w:rsidRPr="00632051">
        <w:t>Khachigian</w:t>
      </w:r>
      <w:proofErr w:type="spellEnd"/>
      <w:r w:rsidRPr="00632051">
        <w:t xml:space="preserve"> LM. Transcription factor Egr-1 supports FGF-dependent angiogenesis during neovascularization and tumor growth. Nat Med 2003;9(8):1026–32. </w:t>
      </w:r>
    </w:p>
    <w:p w14:paraId="124EA34B" w14:textId="77777777" w:rsidR="00632051" w:rsidRPr="00632051" w:rsidRDefault="00632051" w:rsidP="00632051">
      <w:pPr>
        <w:pStyle w:val="Bibliography"/>
      </w:pPr>
      <w:r w:rsidRPr="00632051">
        <w:t xml:space="preserve">20. </w:t>
      </w:r>
      <w:r w:rsidRPr="00632051">
        <w:tab/>
        <w:t>Wang B, Guo H, Yu H, Chen Y, Xu H, Zhao G. The Role of the Transcription Factor EGR1 in Cancer. Front Oncol [Internet] 2021 [cited 2022 Mar 31];11. Available from: https://www.frontiersin.org/article/10.3389/fonc.2021.642547</w:t>
      </w:r>
    </w:p>
    <w:p w14:paraId="6DDB3A4D" w14:textId="77777777" w:rsidR="00632051" w:rsidRPr="00632051" w:rsidRDefault="00632051" w:rsidP="00632051">
      <w:pPr>
        <w:pStyle w:val="Bibliography"/>
      </w:pPr>
      <w:r w:rsidRPr="00632051">
        <w:t xml:space="preserve">21. </w:t>
      </w:r>
      <w:r w:rsidRPr="00632051">
        <w:tab/>
        <w:t xml:space="preserve">Brown KC, Lau JK, Dom AM, et al. MG624, an α7-nAChR antagonist, inhibits angiogenesis via the Egr-1/FGF2 pathway. Angiogenesis 2012;15(1):99–114. </w:t>
      </w:r>
    </w:p>
    <w:p w14:paraId="0E5895CF" w14:textId="77777777" w:rsidR="00632051" w:rsidRPr="00632051" w:rsidRDefault="00632051" w:rsidP="00632051">
      <w:pPr>
        <w:pStyle w:val="Bibliography"/>
      </w:pPr>
      <w:r w:rsidRPr="00632051">
        <w:t xml:space="preserve">22. </w:t>
      </w:r>
      <w:r w:rsidRPr="00632051">
        <w:tab/>
      </w:r>
      <w:proofErr w:type="spellStart"/>
      <w:r w:rsidRPr="00632051">
        <w:t>Mathelier</w:t>
      </w:r>
      <w:proofErr w:type="spellEnd"/>
      <w:r w:rsidRPr="00632051">
        <w:t xml:space="preserve"> A, Zhao X, Zhang AW, et al. JASPAR 2014: an extensively expanded and updated open-access database of transcription factor binding profiles. Nucleic Acids Res 2014;42(Database issue</w:t>
      </w:r>
      <w:proofErr w:type="gramStart"/>
      <w:r w:rsidRPr="00632051">
        <w:t>):D</w:t>
      </w:r>
      <w:proofErr w:type="gramEnd"/>
      <w:r w:rsidRPr="00632051">
        <w:t xml:space="preserve">142-147. </w:t>
      </w:r>
    </w:p>
    <w:p w14:paraId="7777E729" w14:textId="77777777" w:rsidR="00632051" w:rsidRPr="00632051" w:rsidRDefault="00632051" w:rsidP="00632051">
      <w:pPr>
        <w:pStyle w:val="Bibliography"/>
      </w:pPr>
      <w:r w:rsidRPr="00632051">
        <w:t xml:space="preserve">23. </w:t>
      </w:r>
      <w:r w:rsidRPr="00632051">
        <w:tab/>
      </w:r>
      <w:proofErr w:type="spellStart"/>
      <w:r w:rsidRPr="00632051">
        <w:t>Sandelin</w:t>
      </w:r>
      <w:proofErr w:type="spellEnd"/>
      <w:r w:rsidRPr="00632051">
        <w:t xml:space="preserve"> A, Alkema W, </w:t>
      </w:r>
      <w:proofErr w:type="spellStart"/>
      <w:r w:rsidRPr="00632051">
        <w:t>Engström</w:t>
      </w:r>
      <w:proofErr w:type="spellEnd"/>
      <w:r w:rsidRPr="00632051">
        <w:t xml:space="preserve"> P, Wasserman WW, Lenhard B. JASPAR: an open-access database for eukaryotic transcription factor binding profiles. Nucleic Acids Res 2004;32(Database issue</w:t>
      </w:r>
      <w:proofErr w:type="gramStart"/>
      <w:r w:rsidRPr="00632051">
        <w:t>):D</w:t>
      </w:r>
      <w:proofErr w:type="gramEnd"/>
      <w:r w:rsidRPr="00632051">
        <w:t xml:space="preserve">91-94. </w:t>
      </w:r>
    </w:p>
    <w:p w14:paraId="4DEBFC3E" w14:textId="77777777" w:rsidR="00632051" w:rsidRPr="00632051" w:rsidRDefault="00632051" w:rsidP="00632051">
      <w:pPr>
        <w:pStyle w:val="Bibliography"/>
      </w:pPr>
      <w:r w:rsidRPr="00632051">
        <w:t xml:space="preserve">24. </w:t>
      </w:r>
      <w:r w:rsidRPr="00632051">
        <w:tab/>
      </w:r>
      <w:proofErr w:type="spellStart"/>
      <w:r w:rsidRPr="00632051">
        <w:t>Lachmann</w:t>
      </w:r>
      <w:proofErr w:type="spellEnd"/>
      <w:r w:rsidRPr="00632051">
        <w:t xml:space="preserve"> A, Xu H, Krishnan J, Berger SI, </w:t>
      </w:r>
      <w:proofErr w:type="spellStart"/>
      <w:r w:rsidRPr="00632051">
        <w:t>Mazloom</w:t>
      </w:r>
      <w:proofErr w:type="spellEnd"/>
      <w:r w:rsidRPr="00632051">
        <w:t xml:space="preserve"> AR, </w:t>
      </w:r>
      <w:proofErr w:type="spellStart"/>
      <w:r w:rsidRPr="00632051">
        <w:t>Ma’ayan</w:t>
      </w:r>
      <w:proofErr w:type="spellEnd"/>
      <w:r w:rsidRPr="00632051">
        <w:t xml:space="preserve"> A. </w:t>
      </w:r>
      <w:proofErr w:type="spellStart"/>
      <w:r w:rsidRPr="00632051">
        <w:t>ChEA</w:t>
      </w:r>
      <w:proofErr w:type="spellEnd"/>
      <w:r w:rsidRPr="00632051">
        <w:t xml:space="preserve">: transcription factor regulation inferred from integrating genome-wide </w:t>
      </w:r>
      <w:proofErr w:type="spellStart"/>
      <w:r w:rsidRPr="00632051">
        <w:t>ChIP</w:t>
      </w:r>
      <w:proofErr w:type="spellEnd"/>
      <w:r w:rsidRPr="00632051">
        <w:t xml:space="preserve">-X experiments. </w:t>
      </w:r>
      <w:proofErr w:type="spellStart"/>
      <w:r w:rsidRPr="00632051">
        <w:t>Bioinforma</w:t>
      </w:r>
      <w:proofErr w:type="spellEnd"/>
      <w:r w:rsidRPr="00632051">
        <w:t xml:space="preserve"> </w:t>
      </w:r>
      <w:proofErr w:type="spellStart"/>
      <w:r w:rsidRPr="00632051">
        <w:t>Oxf</w:t>
      </w:r>
      <w:proofErr w:type="spellEnd"/>
      <w:r w:rsidRPr="00632051">
        <w:t xml:space="preserve"> </w:t>
      </w:r>
      <w:proofErr w:type="spellStart"/>
      <w:r w:rsidRPr="00632051">
        <w:t>Engl</w:t>
      </w:r>
      <w:proofErr w:type="spellEnd"/>
      <w:r w:rsidRPr="00632051">
        <w:t xml:space="preserve"> 2010;26(19):2438–44. </w:t>
      </w:r>
    </w:p>
    <w:p w14:paraId="7138A32C" w14:textId="77777777" w:rsidR="00632051" w:rsidRPr="00632051" w:rsidRDefault="00632051" w:rsidP="00632051">
      <w:pPr>
        <w:pStyle w:val="Bibliography"/>
      </w:pPr>
      <w:r w:rsidRPr="00632051">
        <w:t xml:space="preserve">25. </w:t>
      </w:r>
      <w:r w:rsidRPr="00632051">
        <w:tab/>
      </w:r>
      <w:proofErr w:type="spellStart"/>
      <w:r w:rsidRPr="00632051">
        <w:t>Cerami</w:t>
      </w:r>
      <w:proofErr w:type="spellEnd"/>
      <w:r w:rsidRPr="00632051">
        <w:t xml:space="preserve"> E, Gao J, </w:t>
      </w:r>
      <w:proofErr w:type="spellStart"/>
      <w:r w:rsidRPr="00632051">
        <w:t>Dogrusoz</w:t>
      </w:r>
      <w:proofErr w:type="spellEnd"/>
      <w:r w:rsidRPr="00632051">
        <w:t xml:space="preserve"> U, et al. The </w:t>
      </w:r>
      <w:proofErr w:type="spellStart"/>
      <w:r w:rsidRPr="00632051">
        <w:t>cBio</w:t>
      </w:r>
      <w:proofErr w:type="spellEnd"/>
      <w:r w:rsidRPr="00632051">
        <w:t xml:space="preserve"> cancer genomics portal: an open platform for exploring multidimensional cancer genomics data. Cancer </w:t>
      </w:r>
      <w:proofErr w:type="spellStart"/>
      <w:r w:rsidRPr="00632051">
        <w:t>Discov</w:t>
      </w:r>
      <w:proofErr w:type="spellEnd"/>
      <w:r w:rsidRPr="00632051">
        <w:t xml:space="preserve"> 2012;2(5):401–4. </w:t>
      </w:r>
    </w:p>
    <w:p w14:paraId="24D8C838" w14:textId="77777777" w:rsidR="00632051" w:rsidRPr="00632051" w:rsidRDefault="00632051" w:rsidP="00632051">
      <w:pPr>
        <w:pStyle w:val="Bibliography"/>
      </w:pPr>
      <w:r w:rsidRPr="00632051">
        <w:lastRenderedPageBreak/>
        <w:t xml:space="preserve">26. </w:t>
      </w:r>
      <w:r w:rsidRPr="00632051">
        <w:tab/>
        <w:t xml:space="preserve">Gao J, Aksoy BA, </w:t>
      </w:r>
      <w:proofErr w:type="spellStart"/>
      <w:r w:rsidRPr="00632051">
        <w:t>Dogrusoz</w:t>
      </w:r>
      <w:proofErr w:type="spellEnd"/>
      <w:r w:rsidRPr="00632051">
        <w:t xml:space="preserve"> U, et al. Integrative analysis of complex cancer genomics and clinical profiles using the </w:t>
      </w:r>
      <w:proofErr w:type="spellStart"/>
      <w:r w:rsidRPr="00632051">
        <w:t>cBioPortal</w:t>
      </w:r>
      <w:proofErr w:type="spellEnd"/>
      <w:r w:rsidRPr="00632051">
        <w:t xml:space="preserve">. Sci Signal 2013;6(269):pl1. </w:t>
      </w:r>
    </w:p>
    <w:p w14:paraId="2B85E24A" w14:textId="77777777" w:rsidR="00632051" w:rsidRPr="00632051" w:rsidRDefault="00632051" w:rsidP="00632051">
      <w:pPr>
        <w:pStyle w:val="Bibliography"/>
      </w:pPr>
      <w:r w:rsidRPr="00632051">
        <w:t xml:space="preserve">27. </w:t>
      </w:r>
      <w:r w:rsidRPr="00632051">
        <w:tab/>
        <w:t xml:space="preserve">Brennan CW, </w:t>
      </w:r>
      <w:proofErr w:type="spellStart"/>
      <w:r w:rsidRPr="00632051">
        <w:t>Verhaak</w:t>
      </w:r>
      <w:proofErr w:type="spellEnd"/>
      <w:r w:rsidRPr="00632051">
        <w:t xml:space="preserve"> RGW, McKenna A, et al. The somatic genomic landscape of glioblastoma. Cell 2013;155(2):462–77. </w:t>
      </w:r>
    </w:p>
    <w:p w14:paraId="4A46F178" w14:textId="77777777" w:rsidR="00632051" w:rsidRPr="00632051" w:rsidRDefault="00632051" w:rsidP="00632051">
      <w:pPr>
        <w:pStyle w:val="Bibliography"/>
      </w:pPr>
      <w:r w:rsidRPr="00632051">
        <w:t xml:space="preserve">28. </w:t>
      </w:r>
      <w:r w:rsidRPr="00632051">
        <w:tab/>
        <w:t xml:space="preserve">Cancer Genome Atlas Research Network. Comprehensive genomic characterization defines human glioblastoma genes and core pathways. Nature 2008;455(7216):1061–8. </w:t>
      </w:r>
    </w:p>
    <w:p w14:paraId="1EAA7877" w14:textId="77777777" w:rsidR="00632051" w:rsidRPr="00632051" w:rsidRDefault="00632051" w:rsidP="00632051">
      <w:pPr>
        <w:pStyle w:val="Bibliography"/>
      </w:pPr>
      <w:r w:rsidRPr="00632051">
        <w:t xml:space="preserve">29. </w:t>
      </w:r>
      <w:r w:rsidRPr="00632051">
        <w:tab/>
      </w:r>
      <w:proofErr w:type="spellStart"/>
      <w:r w:rsidRPr="00632051">
        <w:t>Liberzon</w:t>
      </w:r>
      <w:proofErr w:type="spellEnd"/>
      <w:r w:rsidRPr="00632051">
        <w:t xml:space="preserve"> A, Birger C, </w:t>
      </w:r>
      <w:proofErr w:type="spellStart"/>
      <w:r w:rsidRPr="00632051">
        <w:t>Thorvaldsdóttir</w:t>
      </w:r>
      <w:proofErr w:type="spellEnd"/>
      <w:r w:rsidRPr="00632051">
        <w:t xml:space="preserve"> H, </w:t>
      </w:r>
      <w:proofErr w:type="spellStart"/>
      <w:r w:rsidRPr="00632051">
        <w:t>Ghandi</w:t>
      </w:r>
      <w:proofErr w:type="spellEnd"/>
      <w:r w:rsidRPr="00632051">
        <w:t xml:space="preserve"> M, </w:t>
      </w:r>
      <w:proofErr w:type="spellStart"/>
      <w:r w:rsidRPr="00632051">
        <w:t>Mesirov</w:t>
      </w:r>
      <w:proofErr w:type="spellEnd"/>
      <w:r w:rsidRPr="00632051">
        <w:t xml:space="preserve"> JP, Tamayo P. The Molecular Signatures Database Hallmark Gene Set Collection. Cell Syst 2015;1(6):417–25. </w:t>
      </w:r>
    </w:p>
    <w:p w14:paraId="0CDC27FA" w14:textId="77777777" w:rsidR="00632051" w:rsidRPr="00632051" w:rsidRDefault="00632051" w:rsidP="00632051">
      <w:pPr>
        <w:pStyle w:val="Bibliography"/>
      </w:pPr>
      <w:r w:rsidRPr="00632051">
        <w:t xml:space="preserve">30. </w:t>
      </w:r>
      <w:r w:rsidRPr="00632051">
        <w:tab/>
      </w:r>
      <w:proofErr w:type="spellStart"/>
      <w:r w:rsidRPr="00632051">
        <w:t>Baudino</w:t>
      </w:r>
      <w:proofErr w:type="spellEnd"/>
      <w:r w:rsidRPr="00632051">
        <w:t xml:space="preserve"> TA, McKay C, </w:t>
      </w:r>
      <w:proofErr w:type="spellStart"/>
      <w:r w:rsidRPr="00632051">
        <w:t>Pendeville-Samain</w:t>
      </w:r>
      <w:proofErr w:type="spellEnd"/>
      <w:r w:rsidRPr="00632051">
        <w:t xml:space="preserve"> H, et al. c-</w:t>
      </w:r>
      <w:proofErr w:type="spellStart"/>
      <w:r w:rsidRPr="00632051">
        <w:t>Myc</w:t>
      </w:r>
      <w:proofErr w:type="spellEnd"/>
      <w:r w:rsidRPr="00632051">
        <w:t xml:space="preserve"> is essential for </w:t>
      </w:r>
      <w:proofErr w:type="spellStart"/>
      <w:r w:rsidRPr="00632051">
        <w:t>vasculogenesis</w:t>
      </w:r>
      <w:proofErr w:type="spellEnd"/>
      <w:r w:rsidRPr="00632051">
        <w:t xml:space="preserve"> and angiogenesis during development and tumor progression. Genes Dev 2002;16(19):2530–43. </w:t>
      </w:r>
    </w:p>
    <w:p w14:paraId="74F664E1" w14:textId="77777777" w:rsidR="00632051" w:rsidRPr="00632051" w:rsidRDefault="00632051" w:rsidP="00632051">
      <w:pPr>
        <w:pStyle w:val="Bibliography"/>
      </w:pPr>
      <w:r w:rsidRPr="00632051">
        <w:t xml:space="preserve">31. </w:t>
      </w:r>
      <w:r w:rsidRPr="00632051">
        <w:tab/>
      </w:r>
      <w:proofErr w:type="spellStart"/>
      <w:r w:rsidRPr="00632051">
        <w:t>Indraccolo</w:t>
      </w:r>
      <w:proofErr w:type="spellEnd"/>
      <w:r w:rsidRPr="00632051">
        <w:t xml:space="preserve"> S. Interferon-alpha as angiogenesis inhibitor: learning from tumor models. Autoimmunity 2010;43(3):244–7. </w:t>
      </w:r>
    </w:p>
    <w:p w14:paraId="2B88FB62" w14:textId="77777777" w:rsidR="00632051" w:rsidRPr="00632051" w:rsidRDefault="00632051" w:rsidP="00632051">
      <w:pPr>
        <w:pStyle w:val="Bibliography"/>
      </w:pPr>
      <w:r w:rsidRPr="00632051">
        <w:t xml:space="preserve">32. </w:t>
      </w:r>
      <w:r w:rsidRPr="00632051">
        <w:tab/>
      </w:r>
      <w:proofErr w:type="spellStart"/>
      <w:r w:rsidRPr="00632051">
        <w:t>Karar</w:t>
      </w:r>
      <w:proofErr w:type="spellEnd"/>
      <w:r w:rsidRPr="00632051">
        <w:t xml:space="preserve"> J, </w:t>
      </w:r>
      <w:proofErr w:type="spellStart"/>
      <w:r w:rsidRPr="00632051">
        <w:t>Maity</w:t>
      </w:r>
      <w:proofErr w:type="spellEnd"/>
      <w:r w:rsidRPr="00632051">
        <w:t xml:space="preserve"> A. PI3K/AKT/mTOR Pathway in Angiogenesis. Front Mol </w:t>
      </w:r>
      <w:proofErr w:type="spellStart"/>
      <w:r w:rsidRPr="00632051">
        <w:t>Neurosci</w:t>
      </w:r>
      <w:proofErr w:type="spellEnd"/>
      <w:r w:rsidRPr="00632051">
        <w:t xml:space="preserve"> </w:t>
      </w:r>
      <w:proofErr w:type="gramStart"/>
      <w:r w:rsidRPr="00632051">
        <w:t>2011;4:51</w:t>
      </w:r>
      <w:proofErr w:type="gramEnd"/>
      <w:r w:rsidRPr="00632051">
        <w:t xml:space="preserve">. </w:t>
      </w:r>
    </w:p>
    <w:p w14:paraId="4120AAF4" w14:textId="77777777" w:rsidR="00632051" w:rsidRPr="00632051" w:rsidRDefault="00632051" w:rsidP="00632051">
      <w:pPr>
        <w:pStyle w:val="Bibliography"/>
      </w:pPr>
      <w:r w:rsidRPr="00632051">
        <w:t xml:space="preserve">33. </w:t>
      </w:r>
      <w:r w:rsidRPr="00632051">
        <w:tab/>
        <w:t xml:space="preserve">Matsuo Y, Campbell PM, </w:t>
      </w:r>
      <w:proofErr w:type="spellStart"/>
      <w:r w:rsidRPr="00632051">
        <w:t>Brekken</w:t>
      </w:r>
      <w:proofErr w:type="spellEnd"/>
      <w:r w:rsidRPr="00632051">
        <w:t xml:space="preserve"> RA, et al. K-Ras Promotes Angiogenesis Mediated by Immortalized Human Pancreatic Epithelial Cells through Mitogen-Activated Protein Kinase Signaling Pathways. Mol Cancer Res MCR 2009;7(6):799–808. </w:t>
      </w:r>
    </w:p>
    <w:p w14:paraId="1D4B3001" w14:textId="77777777" w:rsidR="00632051" w:rsidRPr="00632051" w:rsidRDefault="00632051" w:rsidP="00632051">
      <w:pPr>
        <w:pStyle w:val="Bibliography"/>
      </w:pPr>
      <w:r w:rsidRPr="00632051">
        <w:t xml:space="preserve">34. </w:t>
      </w:r>
      <w:r w:rsidRPr="00632051">
        <w:tab/>
      </w:r>
      <w:proofErr w:type="spellStart"/>
      <w:r w:rsidRPr="00632051">
        <w:t>Hamarsheh</w:t>
      </w:r>
      <w:proofErr w:type="spellEnd"/>
      <w:r w:rsidRPr="00632051">
        <w:t xml:space="preserve"> S, </w:t>
      </w:r>
      <w:proofErr w:type="spellStart"/>
      <w:r w:rsidRPr="00632051">
        <w:t>Groß</w:t>
      </w:r>
      <w:proofErr w:type="spellEnd"/>
      <w:r w:rsidRPr="00632051">
        <w:t xml:space="preserve"> O, Brummer T, </w:t>
      </w:r>
      <w:proofErr w:type="spellStart"/>
      <w:r w:rsidRPr="00632051">
        <w:t>Zeiser</w:t>
      </w:r>
      <w:proofErr w:type="spellEnd"/>
      <w:r w:rsidRPr="00632051">
        <w:t xml:space="preserve"> R. Immune modulatory effects of oncogenic KRAS in cancer. Nat </w:t>
      </w:r>
      <w:proofErr w:type="spellStart"/>
      <w:r w:rsidRPr="00632051">
        <w:t>Commun</w:t>
      </w:r>
      <w:proofErr w:type="spellEnd"/>
      <w:r w:rsidRPr="00632051">
        <w:t xml:space="preserve"> 2020;11(1):5439. </w:t>
      </w:r>
    </w:p>
    <w:p w14:paraId="687D5646" w14:textId="77777777" w:rsidR="00632051" w:rsidRPr="00632051" w:rsidRDefault="00632051" w:rsidP="00632051">
      <w:pPr>
        <w:pStyle w:val="Bibliography"/>
      </w:pPr>
      <w:r w:rsidRPr="00632051">
        <w:t xml:space="preserve">35. </w:t>
      </w:r>
      <w:r w:rsidRPr="00632051">
        <w:tab/>
        <w:t>angiogenesis Gene Ontology Term (GO:0001525) [Internet]. [cited 2021 Sep 23</w:t>
      </w:r>
      <w:proofErr w:type="gramStart"/>
      <w:r w:rsidRPr="00632051">
        <w:t>];Available</w:t>
      </w:r>
      <w:proofErr w:type="gramEnd"/>
      <w:r w:rsidRPr="00632051">
        <w:t xml:space="preserve"> from: http://www.informatics.jax.org/vocab/gene_ontology/GO:0001525</w:t>
      </w:r>
    </w:p>
    <w:p w14:paraId="2B63B950" w14:textId="77777777" w:rsidR="00632051" w:rsidRPr="00632051" w:rsidRDefault="00632051" w:rsidP="00632051">
      <w:pPr>
        <w:pStyle w:val="Bibliography"/>
      </w:pPr>
      <w:r w:rsidRPr="00632051">
        <w:t xml:space="preserve">36. </w:t>
      </w:r>
      <w:r w:rsidRPr="00632051">
        <w:tab/>
        <w:t xml:space="preserve">Lee JY, Kim JH, Bang H, et al. EGR1 as a potential marker of prognosis in </w:t>
      </w:r>
      <w:proofErr w:type="spellStart"/>
      <w:r w:rsidRPr="00632051">
        <w:t>extranodal</w:t>
      </w:r>
      <w:proofErr w:type="spellEnd"/>
      <w:r w:rsidRPr="00632051">
        <w:t xml:space="preserve"> NK/T-cell lymphoma. Sci Rep 2021;11(1):10342. </w:t>
      </w:r>
    </w:p>
    <w:p w14:paraId="2BC8EB89" w14:textId="77777777" w:rsidR="00632051" w:rsidRPr="00632051" w:rsidRDefault="00632051" w:rsidP="00632051">
      <w:pPr>
        <w:pStyle w:val="Bibliography"/>
      </w:pPr>
      <w:r w:rsidRPr="00632051">
        <w:t xml:space="preserve">37. </w:t>
      </w:r>
      <w:r w:rsidRPr="00632051">
        <w:tab/>
        <w:t xml:space="preserve">Caron KM, Smithies O. Extreme hydrops fetalis and cardiovascular abnormalities in mice lacking a functional Adrenomedullin gene. Proc Natl </w:t>
      </w:r>
      <w:proofErr w:type="spellStart"/>
      <w:r w:rsidRPr="00632051">
        <w:t>Acad</w:t>
      </w:r>
      <w:proofErr w:type="spellEnd"/>
      <w:r w:rsidRPr="00632051">
        <w:t xml:space="preserve"> Sci U S A 2001;98(2):615–9. </w:t>
      </w:r>
    </w:p>
    <w:p w14:paraId="5600A675" w14:textId="77777777" w:rsidR="00632051" w:rsidRPr="00632051" w:rsidRDefault="00632051" w:rsidP="00632051">
      <w:pPr>
        <w:pStyle w:val="Bibliography"/>
      </w:pPr>
      <w:r w:rsidRPr="00632051">
        <w:t xml:space="preserve">38. </w:t>
      </w:r>
      <w:r w:rsidRPr="00632051">
        <w:tab/>
      </w:r>
      <w:proofErr w:type="spellStart"/>
      <w:r w:rsidRPr="00632051">
        <w:t>Scheicher</w:t>
      </w:r>
      <w:proofErr w:type="spellEnd"/>
      <w:r w:rsidRPr="00632051">
        <w:t xml:space="preserve"> R, </w:t>
      </w:r>
      <w:proofErr w:type="spellStart"/>
      <w:r w:rsidRPr="00632051">
        <w:t>Hoelbl-Kovacic</w:t>
      </w:r>
      <w:proofErr w:type="spellEnd"/>
      <w:r w:rsidRPr="00632051">
        <w:t xml:space="preserve"> A, </w:t>
      </w:r>
      <w:proofErr w:type="spellStart"/>
      <w:r w:rsidRPr="00632051">
        <w:t>Bellutti</w:t>
      </w:r>
      <w:proofErr w:type="spellEnd"/>
      <w:r w:rsidRPr="00632051">
        <w:t xml:space="preserve"> F, et al. CDK6 as a key regulator of hematopoietic and leukemic stem cell activation. Blood 2015;125(1):90–101. </w:t>
      </w:r>
    </w:p>
    <w:p w14:paraId="71FEBF7A" w14:textId="77777777" w:rsidR="00632051" w:rsidRPr="00632051" w:rsidRDefault="00632051" w:rsidP="00632051">
      <w:pPr>
        <w:pStyle w:val="Bibliography"/>
      </w:pPr>
      <w:r w:rsidRPr="00632051">
        <w:t xml:space="preserve">39. </w:t>
      </w:r>
      <w:r w:rsidRPr="00632051">
        <w:tab/>
        <w:t xml:space="preserve">Gonzalez CR, </w:t>
      </w:r>
      <w:proofErr w:type="spellStart"/>
      <w:r w:rsidRPr="00632051">
        <w:t>Vallcaneras</w:t>
      </w:r>
      <w:proofErr w:type="spellEnd"/>
      <w:r w:rsidRPr="00632051">
        <w:t xml:space="preserve"> SS, Calandra RS, Gonzalez </w:t>
      </w:r>
      <w:proofErr w:type="spellStart"/>
      <w:r w:rsidRPr="00632051">
        <w:t>Calvar</w:t>
      </w:r>
      <w:proofErr w:type="spellEnd"/>
      <w:r w:rsidRPr="00632051">
        <w:t xml:space="preserve"> SI. Involvement of KLF14 and egr-1 in the TGF-beta1 action on Leydig cell proliferation. Cytokine 2013;61(2):670–5. </w:t>
      </w:r>
    </w:p>
    <w:p w14:paraId="55049784" w14:textId="77777777" w:rsidR="00632051" w:rsidRPr="00632051" w:rsidRDefault="00632051" w:rsidP="00632051">
      <w:pPr>
        <w:pStyle w:val="Bibliography"/>
      </w:pPr>
      <w:r w:rsidRPr="00632051">
        <w:t xml:space="preserve">40. </w:t>
      </w:r>
      <w:r w:rsidRPr="00632051">
        <w:tab/>
        <w:t xml:space="preserve">Zhao J, Chen AX, Gartrell RD, et al. Immune and genomic correlates of response to anti-PD-1 immunotherapy in glioblastoma. Nat Med 2019;25(3):462–9. </w:t>
      </w:r>
    </w:p>
    <w:p w14:paraId="2C3587E2" w14:textId="77777777" w:rsidR="00632051" w:rsidRPr="00632051" w:rsidRDefault="00632051" w:rsidP="00632051">
      <w:pPr>
        <w:pStyle w:val="Bibliography"/>
      </w:pPr>
      <w:r w:rsidRPr="00632051">
        <w:lastRenderedPageBreak/>
        <w:t xml:space="preserve">41. </w:t>
      </w:r>
      <w:r w:rsidRPr="00632051">
        <w:tab/>
      </w:r>
      <w:proofErr w:type="spellStart"/>
      <w:r w:rsidRPr="00632051">
        <w:t>Rigakos</w:t>
      </w:r>
      <w:proofErr w:type="spellEnd"/>
      <w:r w:rsidRPr="00632051">
        <w:t xml:space="preserve"> G, </w:t>
      </w:r>
      <w:proofErr w:type="spellStart"/>
      <w:r w:rsidRPr="00632051">
        <w:t>Kyriazoglou</w:t>
      </w:r>
      <w:proofErr w:type="spellEnd"/>
      <w:r w:rsidRPr="00632051">
        <w:t xml:space="preserve"> A, </w:t>
      </w:r>
      <w:proofErr w:type="spellStart"/>
      <w:r w:rsidRPr="00632051">
        <w:t>Vernadou</w:t>
      </w:r>
      <w:proofErr w:type="spellEnd"/>
      <w:r w:rsidRPr="00632051">
        <w:t xml:space="preserve"> A, et al. Bevacizumab in high grade glioma: Is there a subgroup that benefits? </w:t>
      </w:r>
      <w:proofErr w:type="spellStart"/>
      <w:r w:rsidRPr="00632051">
        <w:t>Hematol</w:t>
      </w:r>
      <w:proofErr w:type="spellEnd"/>
      <w:r w:rsidRPr="00632051">
        <w:t xml:space="preserve"> Med Oncol [Internet] 2017 [cited 2022 Mar 31];2(4). Available from: http://www.oatext.com/bevacizumab-in-high-grade-glioma-is-there-a-subgroup-that-benefits.php</w:t>
      </w:r>
    </w:p>
    <w:p w14:paraId="1CAAB648" w14:textId="77777777" w:rsidR="00632051" w:rsidRPr="00632051" w:rsidRDefault="00632051" w:rsidP="00632051">
      <w:pPr>
        <w:pStyle w:val="Bibliography"/>
      </w:pPr>
      <w:r w:rsidRPr="00632051">
        <w:t xml:space="preserve">42. </w:t>
      </w:r>
      <w:r w:rsidRPr="00632051">
        <w:tab/>
      </w:r>
      <w:proofErr w:type="spellStart"/>
      <w:r w:rsidRPr="00632051">
        <w:t>Hovinga</w:t>
      </w:r>
      <w:proofErr w:type="spellEnd"/>
      <w:r w:rsidRPr="00632051">
        <w:t xml:space="preserve"> KE, McCrea HJ, Brennan C, et al. EGFR amplification and classical subtype are associated with a poor response to bevacizumab in recurrent glioblastoma. J </w:t>
      </w:r>
      <w:proofErr w:type="spellStart"/>
      <w:r w:rsidRPr="00632051">
        <w:t>Neurooncol</w:t>
      </w:r>
      <w:proofErr w:type="spellEnd"/>
      <w:r w:rsidRPr="00632051">
        <w:t xml:space="preserve"> 2019;142(2):337–45. </w:t>
      </w:r>
    </w:p>
    <w:p w14:paraId="5C1F9F14" w14:textId="77777777" w:rsidR="00632051" w:rsidRPr="00632051" w:rsidRDefault="00632051" w:rsidP="00632051">
      <w:pPr>
        <w:pStyle w:val="Bibliography"/>
      </w:pPr>
      <w:r w:rsidRPr="00632051">
        <w:t xml:space="preserve">43. </w:t>
      </w:r>
      <w:r w:rsidRPr="00632051">
        <w:tab/>
        <w:t xml:space="preserve">Stadlbauer A, Roessler K, Zimmermann M, et al. Predicting Glioblastoma Response to Bevacizumab Through MRI Biomarkers of the Tumor Microenvironment. Mol Imaging Biol 2019;21(4):747–57. </w:t>
      </w:r>
    </w:p>
    <w:p w14:paraId="4426A193" w14:textId="77777777" w:rsidR="00632051" w:rsidRPr="00632051" w:rsidRDefault="00632051" w:rsidP="00632051">
      <w:pPr>
        <w:pStyle w:val="Bibliography"/>
      </w:pPr>
      <w:r w:rsidRPr="00632051">
        <w:t xml:space="preserve">44. </w:t>
      </w:r>
      <w:r w:rsidRPr="00632051">
        <w:tab/>
        <w:t xml:space="preserve">Maher EA, Brennan C, Wen PY, et al. Marked Genomic Differences Characterize Primary and Secondary Glioblastoma Subtypes and Identify Two Distinct Molecular and Clinical Secondary Glioblastoma Entities. Cancer Res 2006;66(23):11502–13. </w:t>
      </w:r>
    </w:p>
    <w:p w14:paraId="3B79601E" w14:textId="2153545C" w:rsidR="0026266F" w:rsidRDefault="00D55E90" w:rsidP="002664E9">
      <w:r>
        <w:fldChar w:fldCharType="end"/>
      </w:r>
    </w:p>
    <w:p w14:paraId="0F13E8E7" w14:textId="61D8F8EB" w:rsidR="008F52FE" w:rsidRPr="00F61398" w:rsidRDefault="008F52FE" w:rsidP="002664E9">
      <w:pPr>
        <w:rPr>
          <w:highlight w:val="yellow"/>
        </w:rPr>
      </w:pPr>
    </w:p>
    <w:sectPr w:rsidR="008F52FE" w:rsidRPr="00F61398" w:rsidSect="00DE7F32">
      <w:footerReference w:type="default" r:id="rId19"/>
      <w:footerReference w:type="first" r:id="rId20"/>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99C854" w14:textId="77777777" w:rsidR="003F6EC0" w:rsidRDefault="003F6EC0">
      <w:r>
        <w:separator/>
      </w:r>
    </w:p>
  </w:endnote>
  <w:endnote w:type="continuationSeparator" w:id="0">
    <w:p w14:paraId="09A329A1" w14:textId="77777777" w:rsidR="003F6EC0" w:rsidRDefault="003F6E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B53876">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51376" w14:textId="77777777" w:rsidR="003F6EC0" w:rsidRDefault="003F6EC0">
      <w:r>
        <w:separator/>
      </w:r>
    </w:p>
  </w:footnote>
  <w:footnote w:type="continuationSeparator" w:id="0">
    <w:p w14:paraId="036BF381" w14:textId="77777777" w:rsidR="003F6EC0" w:rsidRDefault="003F6E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131F"/>
    <w:rsid w:val="000024ED"/>
    <w:rsid w:val="00004883"/>
    <w:rsid w:val="000055D2"/>
    <w:rsid w:val="000071B4"/>
    <w:rsid w:val="00010134"/>
    <w:rsid w:val="00010D3C"/>
    <w:rsid w:val="00012A71"/>
    <w:rsid w:val="0001628A"/>
    <w:rsid w:val="00017025"/>
    <w:rsid w:val="00020565"/>
    <w:rsid w:val="00020B45"/>
    <w:rsid w:val="000228C0"/>
    <w:rsid w:val="00023908"/>
    <w:rsid w:val="00023A72"/>
    <w:rsid w:val="00027343"/>
    <w:rsid w:val="00031888"/>
    <w:rsid w:val="00032025"/>
    <w:rsid w:val="0003265F"/>
    <w:rsid w:val="00033684"/>
    <w:rsid w:val="00033D1D"/>
    <w:rsid w:val="0003666A"/>
    <w:rsid w:val="00040342"/>
    <w:rsid w:val="0004213E"/>
    <w:rsid w:val="000432B9"/>
    <w:rsid w:val="000459A0"/>
    <w:rsid w:val="000470FD"/>
    <w:rsid w:val="00047535"/>
    <w:rsid w:val="000513DF"/>
    <w:rsid w:val="00052885"/>
    <w:rsid w:val="00053C8E"/>
    <w:rsid w:val="0005401C"/>
    <w:rsid w:val="00054CC5"/>
    <w:rsid w:val="00057C82"/>
    <w:rsid w:val="00060A43"/>
    <w:rsid w:val="00061EDC"/>
    <w:rsid w:val="0006294D"/>
    <w:rsid w:val="000642B2"/>
    <w:rsid w:val="00067028"/>
    <w:rsid w:val="000671F6"/>
    <w:rsid w:val="00071A17"/>
    <w:rsid w:val="00072F37"/>
    <w:rsid w:val="0007485B"/>
    <w:rsid w:val="0008152C"/>
    <w:rsid w:val="00082654"/>
    <w:rsid w:val="00083373"/>
    <w:rsid w:val="0008499C"/>
    <w:rsid w:val="00094DDF"/>
    <w:rsid w:val="00097DCC"/>
    <w:rsid w:val="000A27FD"/>
    <w:rsid w:val="000A350A"/>
    <w:rsid w:val="000A61A8"/>
    <w:rsid w:val="000B0EF9"/>
    <w:rsid w:val="000C0D14"/>
    <w:rsid w:val="000C5438"/>
    <w:rsid w:val="000D2032"/>
    <w:rsid w:val="000D3D32"/>
    <w:rsid w:val="000D6CC5"/>
    <w:rsid w:val="000E27D5"/>
    <w:rsid w:val="000E4F91"/>
    <w:rsid w:val="000F1DD0"/>
    <w:rsid w:val="000F2B4E"/>
    <w:rsid w:val="000F3D32"/>
    <w:rsid w:val="0010155A"/>
    <w:rsid w:val="0010428F"/>
    <w:rsid w:val="001054EB"/>
    <w:rsid w:val="00106557"/>
    <w:rsid w:val="00107730"/>
    <w:rsid w:val="00110E02"/>
    <w:rsid w:val="001129A9"/>
    <w:rsid w:val="00117F2A"/>
    <w:rsid w:val="00131907"/>
    <w:rsid w:val="00132E4B"/>
    <w:rsid w:val="00135901"/>
    <w:rsid w:val="001410EC"/>
    <w:rsid w:val="00141870"/>
    <w:rsid w:val="00141EBC"/>
    <w:rsid w:val="00143448"/>
    <w:rsid w:val="00145AF8"/>
    <w:rsid w:val="0015075D"/>
    <w:rsid w:val="001530AE"/>
    <w:rsid w:val="00166C92"/>
    <w:rsid w:val="00167A4B"/>
    <w:rsid w:val="00171EAF"/>
    <w:rsid w:val="00174043"/>
    <w:rsid w:val="001847B1"/>
    <w:rsid w:val="00187EFA"/>
    <w:rsid w:val="00190A6B"/>
    <w:rsid w:val="0019166E"/>
    <w:rsid w:val="0019285E"/>
    <w:rsid w:val="00193075"/>
    <w:rsid w:val="00194164"/>
    <w:rsid w:val="001944BF"/>
    <w:rsid w:val="001A07DF"/>
    <w:rsid w:val="001A08D9"/>
    <w:rsid w:val="001A0DC4"/>
    <w:rsid w:val="001A1F6C"/>
    <w:rsid w:val="001A5B69"/>
    <w:rsid w:val="001A70F7"/>
    <w:rsid w:val="001A73AF"/>
    <w:rsid w:val="001B2CF5"/>
    <w:rsid w:val="001C4F5B"/>
    <w:rsid w:val="001C73FB"/>
    <w:rsid w:val="001D40AC"/>
    <w:rsid w:val="001D4A89"/>
    <w:rsid w:val="001D52D1"/>
    <w:rsid w:val="001D6B25"/>
    <w:rsid w:val="001E013D"/>
    <w:rsid w:val="001E1A1E"/>
    <w:rsid w:val="001E2E52"/>
    <w:rsid w:val="001E2FB8"/>
    <w:rsid w:val="001F05EF"/>
    <w:rsid w:val="001F14D7"/>
    <w:rsid w:val="001F2E7D"/>
    <w:rsid w:val="001F4A66"/>
    <w:rsid w:val="001F5153"/>
    <w:rsid w:val="001F5EBE"/>
    <w:rsid w:val="001F65E0"/>
    <w:rsid w:val="00200AAC"/>
    <w:rsid w:val="00202F58"/>
    <w:rsid w:val="0020608F"/>
    <w:rsid w:val="00211F74"/>
    <w:rsid w:val="00212F6C"/>
    <w:rsid w:val="002133AF"/>
    <w:rsid w:val="00213CBF"/>
    <w:rsid w:val="0021562D"/>
    <w:rsid w:val="00221C7B"/>
    <w:rsid w:val="002270EA"/>
    <w:rsid w:val="002300DB"/>
    <w:rsid w:val="00232910"/>
    <w:rsid w:val="00233853"/>
    <w:rsid w:val="002338E2"/>
    <w:rsid w:val="00234820"/>
    <w:rsid w:val="00234B3E"/>
    <w:rsid w:val="002419ED"/>
    <w:rsid w:val="00242EB8"/>
    <w:rsid w:val="00243514"/>
    <w:rsid w:val="00244D43"/>
    <w:rsid w:val="002466D1"/>
    <w:rsid w:val="002476FA"/>
    <w:rsid w:val="00247EB3"/>
    <w:rsid w:val="00247F78"/>
    <w:rsid w:val="0025169F"/>
    <w:rsid w:val="00254FC3"/>
    <w:rsid w:val="00256733"/>
    <w:rsid w:val="0025686A"/>
    <w:rsid w:val="00257455"/>
    <w:rsid w:val="00262106"/>
    <w:rsid w:val="0026266F"/>
    <w:rsid w:val="002663C6"/>
    <w:rsid w:val="002664E9"/>
    <w:rsid w:val="002679A7"/>
    <w:rsid w:val="00284D14"/>
    <w:rsid w:val="00284E66"/>
    <w:rsid w:val="0028695E"/>
    <w:rsid w:val="00287CD8"/>
    <w:rsid w:val="00291BF3"/>
    <w:rsid w:val="00292D88"/>
    <w:rsid w:val="00293898"/>
    <w:rsid w:val="002947A0"/>
    <w:rsid w:val="0029787A"/>
    <w:rsid w:val="0029790F"/>
    <w:rsid w:val="00297976"/>
    <w:rsid w:val="00297C19"/>
    <w:rsid w:val="00297D14"/>
    <w:rsid w:val="002A5916"/>
    <w:rsid w:val="002A7600"/>
    <w:rsid w:val="002B1688"/>
    <w:rsid w:val="002B5A93"/>
    <w:rsid w:val="002B7A82"/>
    <w:rsid w:val="002C114E"/>
    <w:rsid w:val="002C1642"/>
    <w:rsid w:val="002C1674"/>
    <w:rsid w:val="002C367B"/>
    <w:rsid w:val="002C3FDC"/>
    <w:rsid w:val="002C76F4"/>
    <w:rsid w:val="002D06F7"/>
    <w:rsid w:val="002D0E7D"/>
    <w:rsid w:val="002D1331"/>
    <w:rsid w:val="002D18CD"/>
    <w:rsid w:val="002D1FBB"/>
    <w:rsid w:val="002D30F9"/>
    <w:rsid w:val="002D439E"/>
    <w:rsid w:val="002D7E09"/>
    <w:rsid w:val="002E1414"/>
    <w:rsid w:val="002E220A"/>
    <w:rsid w:val="002F06E5"/>
    <w:rsid w:val="002F15B8"/>
    <w:rsid w:val="002F6694"/>
    <w:rsid w:val="003026FA"/>
    <w:rsid w:val="00302B8B"/>
    <w:rsid w:val="003037FD"/>
    <w:rsid w:val="00310228"/>
    <w:rsid w:val="00320157"/>
    <w:rsid w:val="00321894"/>
    <w:rsid w:val="00322828"/>
    <w:rsid w:val="00323093"/>
    <w:rsid w:val="00324047"/>
    <w:rsid w:val="00327C93"/>
    <w:rsid w:val="00332926"/>
    <w:rsid w:val="00332DC5"/>
    <w:rsid w:val="003339D2"/>
    <w:rsid w:val="00336252"/>
    <w:rsid w:val="00336327"/>
    <w:rsid w:val="00336799"/>
    <w:rsid w:val="00347E33"/>
    <w:rsid w:val="0035193F"/>
    <w:rsid w:val="00351962"/>
    <w:rsid w:val="0035341E"/>
    <w:rsid w:val="003551DD"/>
    <w:rsid w:val="0035585F"/>
    <w:rsid w:val="00355D57"/>
    <w:rsid w:val="00360224"/>
    <w:rsid w:val="00360ACA"/>
    <w:rsid w:val="00364124"/>
    <w:rsid w:val="00367474"/>
    <w:rsid w:val="00367854"/>
    <w:rsid w:val="00373EF0"/>
    <w:rsid w:val="0037737C"/>
    <w:rsid w:val="0037750D"/>
    <w:rsid w:val="003777FA"/>
    <w:rsid w:val="00383211"/>
    <w:rsid w:val="00384446"/>
    <w:rsid w:val="00385B31"/>
    <w:rsid w:val="00385CB7"/>
    <w:rsid w:val="003906E0"/>
    <w:rsid w:val="003931CC"/>
    <w:rsid w:val="00397C0B"/>
    <w:rsid w:val="003A2291"/>
    <w:rsid w:val="003A5609"/>
    <w:rsid w:val="003A703C"/>
    <w:rsid w:val="003B0CBA"/>
    <w:rsid w:val="003B1EC8"/>
    <w:rsid w:val="003B4B5C"/>
    <w:rsid w:val="003B7760"/>
    <w:rsid w:val="003B7E7C"/>
    <w:rsid w:val="003C0B5E"/>
    <w:rsid w:val="003C2E7F"/>
    <w:rsid w:val="003C3769"/>
    <w:rsid w:val="003C4AC2"/>
    <w:rsid w:val="003C4DD5"/>
    <w:rsid w:val="003D0EA4"/>
    <w:rsid w:val="003D1BC0"/>
    <w:rsid w:val="003D1F02"/>
    <w:rsid w:val="003D2490"/>
    <w:rsid w:val="003D2920"/>
    <w:rsid w:val="003D2B04"/>
    <w:rsid w:val="003D37C4"/>
    <w:rsid w:val="003D394C"/>
    <w:rsid w:val="003D3B58"/>
    <w:rsid w:val="003D41B2"/>
    <w:rsid w:val="003D591A"/>
    <w:rsid w:val="003D6251"/>
    <w:rsid w:val="003D6275"/>
    <w:rsid w:val="003E17F2"/>
    <w:rsid w:val="003E305D"/>
    <w:rsid w:val="003E3A1C"/>
    <w:rsid w:val="003E3A8F"/>
    <w:rsid w:val="003E5DE0"/>
    <w:rsid w:val="003E7875"/>
    <w:rsid w:val="003F0C3A"/>
    <w:rsid w:val="003F13AF"/>
    <w:rsid w:val="003F5267"/>
    <w:rsid w:val="003F60E2"/>
    <w:rsid w:val="003F6EC0"/>
    <w:rsid w:val="003F7AAC"/>
    <w:rsid w:val="00403E62"/>
    <w:rsid w:val="00404040"/>
    <w:rsid w:val="00416261"/>
    <w:rsid w:val="004175A1"/>
    <w:rsid w:val="00417A80"/>
    <w:rsid w:val="00417F07"/>
    <w:rsid w:val="00421B62"/>
    <w:rsid w:val="004229A7"/>
    <w:rsid w:val="00426281"/>
    <w:rsid w:val="004277C5"/>
    <w:rsid w:val="00431E9C"/>
    <w:rsid w:val="00432ECA"/>
    <w:rsid w:val="00435F41"/>
    <w:rsid w:val="00437513"/>
    <w:rsid w:val="00442E83"/>
    <w:rsid w:val="00443833"/>
    <w:rsid w:val="00452EAD"/>
    <w:rsid w:val="00453AA3"/>
    <w:rsid w:val="00453D58"/>
    <w:rsid w:val="004547AD"/>
    <w:rsid w:val="004549D7"/>
    <w:rsid w:val="004551DE"/>
    <w:rsid w:val="00460637"/>
    <w:rsid w:val="004633FC"/>
    <w:rsid w:val="0046527F"/>
    <w:rsid w:val="00466602"/>
    <w:rsid w:val="00470F6D"/>
    <w:rsid w:val="004727D7"/>
    <w:rsid w:val="00472906"/>
    <w:rsid w:val="004772DA"/>
    <w:rsid w:val="004815A3"/>
    <w:rsid w:val="00482D32"/>
    <w:rsid w:val="00485F8D"/>
    <w:rsid w:val="004906EE"/>
    <w:rsid w:val="004911AE"/>
    <w:rsid w:val="004918EF"/>
    <w:rsid w:val="00495B42"/>
    <w:rsid w:val="004A3D1A"/>
    <w:rsid w:val="004C268A"/>
    <w:rsid w:val="004C6046"/>
    <w:rsid w:val="004D504D"/>
    <w:rsid w:val="004D65CE"/>
    <w:rsid w:val="004E1ADA"/>
    <w:rsid w:val="004E64EB"/>
    <w:rsid w:val="004E6AC0"/>
    <w:rsid w:val="004E7015"/>
    <w:rsid w:val="004F1059"/>
    <w:rsid w:val="004F21E4"/>
    <w:rsid w:val="004F266E"/>
    <w:rsid w:val="004F267C"/>
    <w:rsid w:val="004F3691"/>
    <w:rsid w:val="004F53DB"/>
    <w:rsid w:val="004F6F83"/>
    <w:rsid w:val="004F7B95"/>
    <w:rsid w:val="00500BF5"/>
    <w:rsid w:val="00500D3E"/>
    <w:rsid w:val="00503E3C"/>
    <w:rsid w:val="005045B9"/>
    <w:rsid w:val="005061E6"/>
    <w:rsid w:val="00506704"/>
    <w:rsid w:val="00507B54"/>
    <w:rsid w:val="00512393"/>
    <w:rsid w:val="005147B6"/>
    <w:rsid w:val="00515ADD"/>
    <w:rsid w:val="0051709C"/>
    <w:rsid w:val="005201D9"/>
    <w:rsid w:val="005311D5"/>
    <w:rsid w:val="0053482F"/>
    <w:rsid w:val="005350E4"/>
    <w:rsid w:val="00536E06"/>
    <w:rsid w:val="00541AE0"/>
    <w:rsid w:val="00550399"/>
    <w:rsid w:val="005531DC"/>
    <w:rsid w:val="005533D8"/>
    <w:rsid w:val="005548E8"/>
    <w:rsid w:val="0056027A"/>
    <w:rsid w:val="00560735"/>
    <w:rsid w:val="00561001"/>
    <w:rsid w:val="00565078"/>
    <w:rsid w:val="005663C9"/>
    <w:rsid w:val="00574CEC"/>
    <w:rsid w:val="00574E5A"/>
    <w:rsid w:val="00580179"/>
    <w:rsid w:val="005803C3"/>
    <w:rsid w:val="005815FA"/>
    <w:rsid w:val="00581611"/>
    <w:rsid w:val="00584675"/>
    <w:rsid w:val="00584764"/>
    <w:rsid w:val="00591895"/>
    <w:rsid w:val="00593019"/>
    <w:rsid w:val="00593245"/>
    <w:rsid w:val="005949A2"/>
    <w:rsid w:val="005A58FF"/>
    <w:rsid w:val="005A5995"/>
    <w:rsid w:val="005A79FF"/>
    <w:rsid w:val="005B1B85"/>
    <w:rsid w:val="005B3308"/>
    <w:rsid w:val="005C13C3"/>
    <w:rsid w:val="005C535A"/>
    <w:rsid w:val="005D2713"/>
    <w:rsid w:val="005D2CC8"/>
    <w:rsid w:val="005D3332"/>
    <w:rsid w:val="005D48EE"/>
    <w:rsid w:val="005D4F5C"/>
    <w:rsid w:val="005D5A46"/>
    <w:rsid w:val="005E2C85"/>
    <w:rsid w:val="005F120F"/>
    <w:rsid w:val="005F227D"/>
    <w:rsid w:val="005F27A2"/>
    <w:rsid w:val="005F4731"/>
    <w:rsid w:val="005F4A68"/>
    <w:rsid w:val="005F65B8"/>
    <w:rsid w:val="005F6EE1"/>
    <w:rsid w:val="006003A5"/>
    <w:rsid w:val="006026AE"/>
    <w:rsid w:val="00603845"/>
    <w:rsid w:val="0060514A"/>
    <w:rsid w:val="0060678F"/>
    <w:rsid w:val="006072D0"/>
    <w:rsid w:val="0061047D"/>
    <w:rsid w:val="00611190"/>
    <w:rsid w:val="00614A22"/>
    <w:rsid w:val="00615676"/>
    <w:rsid w:val="00615F4D"/>
    <w:rsid w:val="00617AA4"/>
    <w:rsid w:val="00623284"/>
    <w:rsid w:val="0062349D"/>
    <w:rsid w:val="006262D8"/>
    <w:rsid w:val="00630D17"/>
    <w:rsid w:val="00632051"/>
    <w:rsid w:val="006328B0"/>
    <w:rsid w:val="006329FA"/>
    <w:rsid w:val="00632D29"/>
    <w:rsid w:val="00635FBE"/>
    <w:rsid w:val="006416CB"/>
    <w:rsid w:val="0064225C"/>
    <w:rsid w:val="006430EA"/>
    <w:rsid w:val="00643AF9"/>
    <w:rsid w:val="0064483C"/>
    <w:rsid w:val="0064540B"/>
    <w:rsid w:val="0065141E"/>
    <w:rsid w:val="00651B17"/>
    <w:rsid w:val="006524CF"/>
    <w:rsid w:val="00652DB0"/>
    <w:rsid w:val="006541D1"/>
    <w:rsid w:val="00654C0E"/>
    <w:rsid w:val="00654C80"/>
    <w:rsid w:val="00660772"/>
    <w:rsid w:val="0066141F"/>
    <w:rsid w:val="00661EC9"/>
    <w:rsid w:val="006622E6"/>
    <w:rsid w:val="0066289F"/>
    <w:rsid w:val="0066336E"/>
    <w:rsid w:val="00670537"/>
    <w:rsid w:val="00672596"/>
    <w:rsid w:val="006763B3"/>
    <w:rsid w:val="00677B21"/>
    <w:rsid w:val="0068037A"/>
    <w:rsid w:val="00683CC3"/>
    <w:rsid w:val="0068617A"/>
    <w:rsid w:val="006875A6"/>
    <w:rsid w:val="00687D2F"/>
    <w:rsid w:val="00690823"/>
    <w:rsid w:val="00691328"/>
    <w:rsid w:val="0069248B"/>
    <w:rsid w:val="00692787"/>
    <w:rsid w:val="00694BE7"/>
    <w:rsid w:val="00695740"/>
    <w:rsid w:val="0069649A"/>
    <w:rsid w:val="006A002C"/>
    <w:rsid w:val="006A0A50"/>
    <w:rsid w:val="006A0C89"/>
    <w:rsid w:val="006A1207"/>
    <w:rsid w:val="006A5F40"/>
    <w:rsid w:val="006A6B4E"/>
    <w:rsid w:val="006B23A2"/>
    <w:rsid w:val="006B3D4E"/>
    <w:rsid w:val="006B44F2"/>
    <w:rsid w:val="006B612E"/>
    <w:rsid w:val="006B7251"/>
    <w:rsid w:val="006C05F4"/>
    <w:rsid w:val="006C2BF4"/>
    <w:rsid w:val="006C3A50"/>
    <w:rsid w:val="006C5080"/>
    <w:rsid w:val="006C7252"/>
    <w:rsid w:val="006D298E"/>
    <w:rsid w:val="006D5ACC"/>
    <w:rsid w:val="006D5CD8"/>
    <w:rsid w:val="006D7509"/>
    <w:rsid w:val="006D77EF"/>
    <w:rsid w:val="006E5515"/>
    <w:rsid w:val="006F4FDF"/>
    <w:rsid w:val="006F6C5D"/>
    <w:rsid w:val="006F6FA1"/>
    <w:rsid w:val="00701051"/>
    <w:rsid w:val="00702557"/>
    <w:rsid w:val="00707D51"/>
    <w:rsid w:val="0071076F"/>
    <w:rsid w:val="00712FDE"/>
    <w:rsid w:val="00716802"/>
    <w:rsid w:val="00720808"/>
    <w:rsid w:val="007217FA"/>
    <w:rsid w:val="00722ED3"/>
    <w:rsid w:val="00724945"/>
    <w:rsid w:val="0072594D"/>
    <w:rsid w:val="007324A6"/>
    <w:rsid w:val="00733449"/>
    <w:rsid w:val="00733504"/>
    <w:rsid w:val="007336B0"/>
    <w:rsid w:val="00735058"/>
    <w:rsid w:val="00737360"/>
    <w:rsid w:val="007473EC"/>
    <w:rsid w:val="0074781D"/>
    <w:rsid w:val="00751B25"/>
    <w:rsid w:val="00756D5E"/>
    <w:rsid w:val="00757EDF"/>
    <w:rsid w:val="007619B3"/>
    <w:rsid w:val="00761B7E"/>
    <w:rsid w:val="00764896"/>
    <w:rsid w:val="00772F86"/>
    <w:rsid w:val="00780E76"/>
    <w:rsid w:val="00783411"/>
    <w:rsid w:val="00783B0E"/>
    <w:rsid w:val="00785F9A"/>
    <w:rsid w:val="0078748F"/>
    <w:rsid w:val="007A1731"/>
    <w:rsid w:val="007A7F04"/>
    <w:rsid w:val="007B2E54"/>
    <w:rsid w:val="007B56A0"/>
    <w:rsid w:val="007C167D"/>
    <w:rsid w:val="007C3061"/>
    <w:rsid w:val="007C44EC"/>
    <w:rsid w:val="007D0AB3"/>
    <w:rsid w:val="007D54F4"/>
    <w:rsid w:val="007D651F"/>
    <w:rsid w:val="007D7176"/>
    <w:rsid w:val="007E11D8"/>
    <w:rsid w:val="007E5BB8"/>
    <w:rsid w:val="007E5C6A"/>
    <w:rsid w:val="007F354D"/>
    <w:rsid w:val="007F51D0"/>
    <w:rsid w:val="007F6B71"/>
    <w:rsid w:val="008007C1"/>
    <w:rsid w:val="0080119A"/>
    <w:rsid w:val="00801736"/>
    <w:rsid w:val="0080279C"/>
    <w:rsid w:val="008058A5"/>
    <w:rsid w:val="00805FB2"/>
    <w:rsid w:val="00807B15"/>
    <w:rsid w:val="0081096C"/>
    <w:rsid w:val="0081207E"/>
    <w:rsid w:val="008145C3"/>
    <w:rsid w:val="0081613C"/>
    <w:rsid w:val="008177F0"/>
    <w:rsid w:val="0081780F"/>
    <w:rsid w:val="008233E8"/>
    <w:rsid w:val="008238DB"/>
    <w:rsid w:val="00827889"/>
    <w:rsid w:val="0083065D"/>
    <w:rsid w:val="00830DE4"/>
    <w:rsid w:val="00832AF6"/>
    <w:rsid w:val="008332E4"/>
    <w:rsid w:val="00833762"/>
    <w:rsid w:val="008441AA"/>
    <w:rsid w:val="008506D1"/>
    <w:rsid w:val="008548B8"/>
    <w:rsid w:val="00857DF0"/>
    <w:rsid w:val="0086390D"/>
    <w:rsid w:val="00863E22"/>
    <w:rsid w:val="008641A7"/>
    <w:rsid w:val="008645BC"/>
    <w:rsid w:val="0086633F"/>
    <w:rsid w:val="008677AD"/>
    <w:rsid w:val="0087037B"/>
    <w:rsid w:val="00870929"/>
    <w:rsid w:val="00871CC1"/>
    <w:rsid w:val="00871F54"/>
    <w:rsid w:val="00877D38"/>
    <w:rsid w:val="0088026F"/>
    <w:rsid w:val="00881842"/>
    <w:rsid w:val="00882DD3"/>
    <w:rsid w:val="008848C2"/>
    <w:rsid w:val="008903D1"/>
    <w:rsid w:val="00890442"/>
    <w:rsid w:val="00894034"/>
    <w:rsid w:val="0089615F"/>
    <w:rsid w:val="00896512"/>
    <w:rsid w:val="008A151D"/>
    <w:rsid w:val="008A5E36"/>
    <w:rsid w:val="008A6E69"/>
    <w:rsid w:val="008A75D4"/>
    <w:rsid w:val="008B154C"/>
    <w:rsid w:val="008B3A3F"/>
    <w:rsid w:val="008B4F0C"/>
    <w:rsid w:val="008B7D15"/>
    <w:rsid w:val="008C18A9"/>
    <w:rsid w:val="008C3404"/>
    <w:rsid w:val="008C41A5"/>
    <w:rsid w:val="008C6A58"/>
    <w:rsid w:val="008D194E"/>
    <w:rsid w:val="008D4B6A"/>
    <w:rsid w:val="008E1088"/>
    <w:rsid w:val="008E2243"/>
    <w:rsid w:val="008E4B8F"/>
    <w:rsid w:val="008E7B24"/>
    <w:rsid w:val="008E7D79"/>
    <w:rsid w:val="008F17BD"/>
    <w:rsid w:val="008F3C8E"/>
    <w:rsid w:val="008F52FE"/>
    <w:rsid w:val="008F5EE6"/>
    <w:rsid w:val="008F7116"/>
    <w:rsid w:val="009016A8"/>
    <w:rsid w:val="0090621F"/>
    <w:rsid w:val="00912E80"/>
    <w:rsid w:val="00913912"/>
    <w:rsid w:val="0091484A"/>
    <w:rsid w:val="0091583E"/>
    <w:rsid w:val="00922DB8"/>
    <w:rsid w:val="00924FCE"/>
    <w:rsid w:val="00930554"/>
    <w:rsid w:val="00930757"/>
    <w:rsid w:val="00930C9D"/>
    <w:rsid w:val="0093143D"/>
    <w:rsid w:val="00931445"/>
    <w:rsid w:val="00934266"/>
    <w:rsid w:val="00934769"/>
    <w:rsid w:val="00935C7D"/>
    <w:rsid w:val="00940948"/>
    <w:rsid w:val="00941F5D"/>
    <w:rsid w:val="00942C3B"/>
    <w:rsid w:val="00946B76"/>
    <w:rsid w:val="00954508"/>
    <w:rsid w:val="00954F94"/>
    <w:rsid w:val="00956F29"/>
    <w:rsid w:val="0096322B"/>
    <w:rsid w:val="00963469"/>
    <w:rsid w:val="00973D9C"/>
    <w:rsid w:val="00973DCC"/>
    <w:rsid w:val="00976C0E"/>
    <w:rsid w:val="0098096D"/>
    <w:rsid w:val="00983404"/>
    <w:rsid w:val="0098394B"/>
    <w:rsid w:val="00983A5B"/>
    <w:rsid w:val="00984FF1"/>
    <w:rsid w:val="0098513A"/>
    <w:rsid w:val="00990452"/>
    <w:rsid w:val="00993375"/>
    <w:rsid w:val="009939CD"/>
    <w:rsid w:val="009952E0"/>
    <w:rsid w:val="00995811"/>
    <w:rsid w:val="009A1618"/>
    <w:rsid w:val="009A723E"/>
    <w:rsid w:val="009B0CA0"/>
    <w:rsid w:val="009B2C50"/>
    <w:rsid w:val="009C013E"/>
    <w:rsid w:val="009C2002"/>
    <w:rsid w:val="009C2E84"/>
    <w:rsid w:val="009C56B7"/>
    <w:rsid w:val="009C6826"/>
    <w:rsid w:val="009C68F6"/>
    <w:rsid w:val="009C6CE7"/>
    <w:rsid w:val="009C728A"/>
    <w:rsid w:val="009D7E8F"/>
    <w:rsid w:val="009E01E8"/>
    <w:rsid w:val="009E26D5"/>
    <w:rsid w:val="009E5AB9"/>
    <w:rsid w:val="009F01BA"/>
    <w:rsid w:val="009F4F8D"/>
    <w:rsid w:val="009F69C9"/>
    <w:rsid w:val="00A00065"/>
    <w:rsid w:val="00A0276F"/>
    <w:rsid w:val="00A031BA"/>
    <w:rsid w:val="00A0508F"/>
    <w:rsid w:val="00A0552D"/>
    <w:rsid w:val="00A06481"/>
    <w:rsid w:val="00A07922"/>
    <w:rsid w:val="00A10AAD"/>
    <w:rsid w:val="00A12858"/>
    <w:rsid w:val="00A15022"/>
    <w:rsid w:val="00A1559C"/>
    <w:rsid w:val="00A17412"/>
    <w:rsid w:val="00A262EE"/>
    <w:rsid w:val="00A30BAD"/>
    <w:rsid w:val="00A3303B"/>
    <w:rsid w:val="00A33EFB"/>
    <w:rsid w:val="00A33F44"/>
    <w:rsid w:val="00A43276"/>
    <w:rsid w:val="00A45748"/>
    <w:rsid w:val="00A50208"/>
    <w:rsid w:val="00A5076C"/>
    <w:rsid w:val="00A51DB7"/>
    <w:rsid w:val="00A56091"/>
    <w:rsid w:val="00A56EE8"/>
    <w:rsid w:val="00A57A4E"/>
    <w:rsid w:val="00A60DE8"/>
    <w:rsid w:val="00A61C89"/>
    <w:rsid w:val="00A620A1"/>
    <w:rsid w:val="00A625C7"/>
    <w:rsid w:val="00A63C05"/>
    <w:rsid w:val="00A642BB"/>
    <w:rsid w:val="00A64E30"/>
    <w:rsid w:val="00A65D11"/>
    <w:rsid w:val="00A67C11"/>
    <w:rsid w:val="00A7052A"/>
    <w:rsid w:val="00A7203B"/>
    <w:rsid w:val="00A76BF5"/>
    <w:rsid w:val="00A81BAC"/>
    <w:rsid w:val="00A8391E"/>
    <w:rsid w:val="00A84A8B"/>
    <w:rsid w:val="00A9332B"/>
    <w:rsid w:val="00A942A8"/>
    <w:rsid w:val="00AA1A3D"/>
    <w:rsid w:val="00AA2DBE"/>
    <w:rsid w:val="00AA5F0C"/>
    <w:rsid w:val="00AA6202"/>
    <w:rsid w:val="00AB059B"/>
    <w:rsid w:val="00AB1027"/>
    <w:rsid w:val="00AB2412"/>
    <w:rsid w:val="00AB2CAA"/>
    <w:rsid w:val="00AB38CC"/>
    <w:rsid w:val="00AC3903"/>
    <w:rsid w:val="00AC489A"/>
    <w:rsid w:val="00AC4F18"/>
    <w:rsid w:val="00AC5D79"/>
    <w:rsid w:val="00AC60DD"/>
    <w:rsid w:val="00AC679F"/>
    <w:rsid w:val="00AD2694"/>
    <w:rsid w:val="00AE0D08"/>
    <w:rsid w:val="00AE212F"/>
    <w:rsid w:val="00AE4E24"/>
    <w:rsid w:val="00AE69EA"/>
    <w:rsid w:val="00AE704D"/>
    <w:rsid w:val="00AF2A92"/>
    <w:rsid w:val="00AF3E57"/>
    <w:rsid w:val="00AF704A"/>
    <w:rsid w:val="00AF799B"/>
    <w:rsid w:val="00B0178E"/>
    <w:rsid w:val="00B01D97"/>
    <w:rsid w:val="00B0309C"/>
    <w:rsid w:val="00B03DEA"/>
    <w:rsid w:val="00B046C4"/>
    <w:rsid w:val="00B109F4"/>
    <w:rsid w:val="00B10A60"/>
    <w:rsid w:val="00B136F5"/>
    <w:rsid w:val="00B1577D"/>
    <w:rsid w:val="00B20918"/>
    <w:rsid w:val="00B20FDF"/>
    <w:rsid w:val="00B24E2C"/>
    <w:rsid w:val="00B2540A"/>
    <w:rsid w:val="00B27171"/>
    <w:rsid w:val="00B27B61"/>
    <w:rsid w:val="00B31252"/>
    <w:rsid w:val="00B3168B"/>
    <w:rsid w:val="00B3198D"/>
    <w:rsid w:val="00B32859"/>
    <w:rsid w:val="00B33706"/>
    <w:rsid w:val="00B33881"/>
    <w:rsid w:val="00B3600A"/>
    <w:rsid w:val="00B374A8"/>
    <w:rsid w:val="00B40E68"/>
    <w:rsid w:val="00B41F74"/>
    <w:rsid w:val="00B44197"/>
    <w:rsid w:val="00B472F5"/>
    <w:rsid w:val="00B5022B"/>
    <w:rsid w:val="00B51B58"/>
    <w:rsid w:val="00B528F5"/>
    <w:rsid w:val="00B52FFB"/>
    <w:rsid w:val="00B53876"/>
    <w:rsid w:val="00B57710"/>
    <w:rsid w:val="00B64135"/>
    <w:rsid w:val="00B6449F"/>
    <w:rsid w:val="00B64587"/>
    <w:rsid w:val="00B64E4E"/>
    <w:rsid w:val="00B71BD8"/>
    <w:rsid w:val="00B72F67"/>
    <w:rsid w:val="00B82E37"/>
    <w:rsid w:val="00B84E87"/>
    <w:rsid w:val="00B86A92"/>
    <w:rsid w:val="00B86FF2"/>
    <w:rsid w:val="00B97288"/>
    <w:rsid w:val="00BA036F"/>
    <w:rsid w:val="00BA1DBE"/>
    <w:rsid w:val="00BA1DE0"/>
    <w:rsid w:val="00BA2900"/>
    <w:rsid w:val="00BA5717"/>
    <w:rsid w:val="00BA5B46"/>
    <w:rsid w:val="00BB1204"/>
    <w:rsid w:val="00BB15EC"/>
    <w:rsid w:val="00BB20B4"/>
    <w:rsid w:val="00BB550D"/>
    <w:rsid w:val="00BB7701"/>
    <w:rsid w:val="00BC0A71"/>
    <w:rsid w:val="00BC0DC2"/>
    <w:rsid w:val="00BC3F54"/>
    <w:rsid w:val="00BC464F"/>
    <w:rsid w:val="00BC63E6"/>
    <w:rsid w:val="00BD2450"/>
    <w:rsid w:val="00BD3769"/>
    <w:rsid w:val="00BD43A9"/>
    <w:rsid w:val="00BE16C9"/>
    <w:rsid w:val="00BE1F8F"/>
    <w:rsid w:val="00BE4BA9"/>
    <w:rsid w:val="00BE632D"/>
    <w:rsid w:val="00BF0284"/>
    <w:rsid w:val="00BF2292"/>
    <w:rsid w:val="00BF277E"/>
    <w:rsid w:val="00BF4E6B"/>
    <w:rsid w:val="00BF5547"/>
    <w:rsid w:val="00BF5882"/>
    <w:rsid w:val="00C0082D"/>
    <w:rsid w:val="00C031EE"/>
    <w:rsid w:val="00C03CF4"/>
    <w:rsid w:val="00C04148"/>
    <w:rsid w:val="00C04FCC"/>
    <w:rsid w:val="00C06EFD"/>
    <w:rsid w:val="00C07BD2"/>
    <w:rsid w:val="00C10FB3"/>
    <w:rsid w:val="00C1388B"/>
    <w:rsid w:val="00C13D9F"/>
    <w:rsid w:val="00C16FAD"/>
    <w:rsid w:val="00C229CF"/>
    <w:rsid w:val="00C23399"/>
    <w:rsid w:val="00C23E82"/>
    <w:rsid w:val="00C26C4B"/>
    <w:rsid w:val="00C26ECC"/>
    <w:rsid w:val="00C307EC"/>
    <w:rsid w:val="00C318D8"/>
    <w:rsid w:val="00C32ED3"/>
    <w:rsid w:val="00C33D14"/>
    <w:rsid w:val="00C34812"/>
    <w:rsid w:val="00C35C31"/>
    <w:rsid w:val="00C450B9"/>
    <w:rsid w:val="00C47F8A"/>
    <w:rsid w:val="00C504AA"/>
    <w:rsid w:val="00C50915"/>
    <w:rsid w:val="00C50E5E"/>
    <w:rsid w:val="00C54DC5"/>
    <w:rsid w:val="00C56773"/>
    <w:rsid w:val="00C61C7D"/>
    <w:rsid w:val="00C676CE"/>
    <w:rsid w:val="00C70F78"/>
    <w:rsid w:val="00C71DE4"/>
    <w:rsid w:val="00C7378C"/>
    <w:rsid w:val="00C763F1"/>
    <w:rsid w:val="00C85804"/>
    <w:rsid w:val="00C87B62"/>
    <w:rsid w:val="00C913FE"/>
    <w:rsid w:val="00C926E5"/>
    <w:rsid w:val="00C9682B"/>
    <w:rsid w:val="00C974E7"/>
    <w:rsid w:val="00CA1BFB"/>
    <w:rsid w:val="00CA35AB"/>
    <w:rsid w:val="00CA3858"/>
    <w:rsid w:val="00CA3F02"/>
    <w:rsid w:val="00CA5CE1"/>
    <w:rsid w:val="00CA5E64"/>
    <w:rsid w:val="00CA6AC5"/>
    <w:rsid w:val="00CA7272"/>
    <w:rsid w:val="00CB0DDE"/>
    <w:rsid w:val="00CB0F0B"/>
    <w:rsid w:val="00CB1172"/>
    <w:rsid w:val="00CB1929"/>
    <w:rsid w:val="00CB1B7E"/>
    <w:rsid w:val="00CB32A4"/>
    <w:rsid w:val="00CB71F1"/>
    <w:rsid w:val="00CB7C2D"/>
    <w:rsid w:val="00CC0911"/>
    <w:rsid w:val="00CC1511"/>
    <w:rsid w:val="00CC31DC"/>
    <w:rsid w:val="00CC5EA3"/>
    <w:rsid w:val="00CC6FEC"/>
    <w:rsid w:val="00CD2328"/>
    <w:rsid w:val="00CD6AAF"/>
    <w:rsid w:val="00CD6B69"/>
    <w:rsid w:val="00CE2568"/>
    <w:rsid w:val="00CE3D0F"/>
    <w:rsid w:val="00CF2315"/>
    <w:rsid w:val="00CF28D9"/>
    <w:rsid w:val="00CF5364"/>
    <w:rsid w:val="00CF54FA"/>
    <w:rsid w:val="00CF656C"/>
    <w:rsid w:val="00CF741A"/>
    <w:rsid w:val="00CF7A3C"/>
    <w:rsid w:val="00D018A6"/>
    <w:rsid w:val="00D01BA3"/>
    <w:rsid w:val="00D05C91"/>
    <w:rsid w:val="00D12E0A"/>
    <w:rsid w:val="00D13C9F"/>
    <w:rsid w:val="00D1460C"/>
    <w:rsid w:val="00D2295A"/>
    <w:rsid w:val="00D23F8C"/>
    <w:rsid w:val="00D25C8B"/>
    <w:rsid w:val="00D3117A"/>
    <w:rsid w:val="00D36976"/>
    <w:rsid w:val="00D409DE"/>
    <w:rsid w:val="00D40E36"/>
    <w:rsid w:val="00D427F7"/>
    <w:rsid w:val="00D43C60"/>
    <w:rsid w:val="00D4539B"/>
    <w:rsid w:val="00D469A7"/>
    <w:rsid w:val="00D52BA3"/>
    <w:rsid w:val="00D55E90"/>
    <w:rsid w:val="00D56829"/>
    <w:rsid w:val="00D569A7"/>
    <w:rsid w:val="00D634D9"/>
    <w:rsid w:val="00D64ACF"/>
    <w:rsid w:val="00D742E3"/>
    <w:rsid w:val="00D76CF0"/>
    <w:rsid w:val="00D83564"/>
    <w:rsid w:val="00D8714A"/>
    <w:rsid w:val="00D909E8"/>
    <w:rsid w:val="00D90B2F"/>
    <w:rsid w:val="00D93BEB"/>
    <w:rsid w:val="00D94A36"/>
    <w:rsid w:val="00D94F98"/>
    <w:rsid w:val="00D95DAE"/>
    <w:rsid w:val="00D96D70"/>
    <w:rsid w:val="00DA3BA0"/>
    <w:rsid w:val="00DA4905"/>
    <w:rsid w:val="00DB0AFD"/>
    <w:rsid w:val="00DB490D"/>
    <w:rsid w:val="00DB5711"/>
    <w:rsid w:val="00DB5BEA"/>
    <w:rsid w:val="00DB706E"/>
    <w:rsid w:val="00DB77A9"/>
    <w:rsid w:val="00DC0518"/>
    <w:rsid w:val="00DC0908"/>
    <w:rsid w:val="00DC349A"/>
    <w:rsid w:val="00DC4A1E"/>
    <w:rsid w:val="00DC5CE8"/>
    <w:rsid w:val="00DC6A54"/>
    <w:rsid w:val="00DC7B9C"/>
    <w:rsid w:val="00DD15B7"/>
    <w:rsid w:val="00DD2ADE"/>
    <w:rsid w:val="00DD346E"/>
    <w:rsid w:val="00DD3D95"/>
    <w:rsid w:val="00DD72B8"/>
    <w:rsid w:val="00DE01F0"/>
    <w:rsid w:val="00DE4A24"/>
    <w:rsid w:val="00DE5690"/>
    <w:rsid w:val="00DE691F"/>
    <w:rsid w:val="00DE71D4"/>
    <w:rsid w:val="00DE7F32"/>
    <w:rsid w:val="00DF0CAA"/>
    <w:rsid w:val="00DF4268"/>
    <w:rsid w:val="00DF55BE"/>
    <w:rsid w:val="00DF7C71"/>
    <w:rsid w:val="00DF7E63"/>
    <w:rsid w:val="00E0031B"/>
    <w:rsid w:val="00E020CA"/>
    <w:rsid w:val="00E047B0"/>
    <w:rsid w:val="00E12C3D"/>
    <w:rsid w:val="00E13550"/>
    <w:rsid w:val="00E13DE5"/>
    <w:rsid w:val="00E159BA"/>
    <w:rsid w:val="00E17582"/>
    <w:rsid w:val="00E20BFD"/>
    <w:rsid w:val="00E215A9"/>
    <w:rsid w:val="00E22498"/>
    <w:rsid w:val="00E252BD"/>
    <w:rsid w:val="00E27539"/>
    <w:rsid w:val="00E328EC"/>
    <w:rsid w:val="00E336FB"/>
    <w:rsid w:val="00E34B24"/>
    <w:rsid w:val="00E35DAF"/>
    <w:rsid w:val="00E4088F"/>
    <w:rsid w:val="00E43BBC"/>
    <w:rsid w:val="00E4432B"/>
    <w:rsid w:val="00E45F7E"/>
    <w:rsid w:val="00E61DAF"/>
    <w:rsid w:val="00E62A60"/>
    <w:rsid w:val="00E661B1"/>
    <w:rsid w:val="00E715F0"/>
    <w:rsid w:val="00E7221D"/>
    <w:rsid w:val="00E73F77"/>
    <w:rsid w:val="00E74EB8"/>
    <w:rsid w:val="00E774C4"/>
    <w:rsid w:val="00E8292C"/>
    <w:rsid w:val="00E84176"/>
    <w:rsid w:val="00E90291"/>
    <w:rsid w:val="00E90311"/>
    <w:rsid w:val="00E91B00"/>
    <w:rsid w:val="00E91DDA"/>
    <w:rsid w:val="00E97A5F"/>
    <w:rsid w:val="00E97DA1"/>
    <w:rsid w:val="00EA2A96"/>
    <w:rsid w:val="00EA47D1"/>
    <w:rsid w:val="00EA6D57"/>
    <w:rsid w:val="00EB0D59"/>
    <w:rsid w:val="00EB18A2"/>
    <w:rsid w:val="00EB2F49"/>
    <w:rsid w:val="00EB4EBC"/>
    <w:rsid w:val="00EB51A9"/>
    <w:rsid w:val="00EB71E2"/>
    <w:rsid w:val="00EB7565"/>
    <w:rsid w:val="00EB78C1"/>
    <w:rsid w:val="00EB7919"/>
    <w:rsid w:val="00EC1FEA"/>
    <w:rsid w:val="00EC427A"/>
    <w:rsid w:val="00ED0E4E"/>
    <w:rsid w:val="00ED27BF"/>
    <w:rsid w:val="00EE1A6D"/>
    <w:rsid w:val="00EF010D"/>
    <w:rsid w:val="00EF286D"/>
    <w:rsid w:val="00EF2969"/>
    <w:rsid w:val="00EF384D"/>
    <w:rsid w:val="00EF3EF7"/>
    <w:rsid w:val="00F0388A"/>
    <w:rsid w:val="00F07309"/>
    <w:rsid w:val="00F141C3"/>
    <w:rsid w:val="00F146AC"/>
    <w:rsid w:val="00F14ED2"/>
    <w:rsid w:val="00F155F4"/>
    <w:rsid w:val="00F17A80"/>
    <w:rsid w:val="00F17C52"/>
    <w:rsid w:val="00F23DA5"/>
    <w:rsid w:val="00F24E74"/>
    <w:rsid w:val="00F25665"/>
    <w:rsid w:val="00F26628"/>
    <w:rsid w:val="00F3147D"/>
    <w:rsid w:val="00F31A32"/>
    <w:rsid w:val="00F35BD7"/>
    <w:rsid w:val="00F36423"/>
    <w:rsid w:val="00F417F5"/>
    <w:rsid w:val="00F42292"/>
    <w:rsid w:val="00F4305A"/>
    <w:rsid w:val="00F443AE"/>
    <w:rsid w:val="00F454C9"/>
    <w:rsid w:val="00F50861"/>
    <w:rsid w:val="00F51C9F"/>
    <w:rsid w:val="00F5537A"/>
    <w:rsid w:val="00F57888"/>
    <w:rsid w:val="00F61398"/>
    <w:rsid w:val="00F63C80"/>
    <w:rsid w:val="00F653F4"/>
    <w:rsid w:val="00F654DC"/>
    <w:rsid w:val="00F66ED1"/>
    <w:rsid w:val="00F671E1"/>
    <w:rsid w:val="00F6764B"/>
    <w:rsid w:val="00F732BD"/>
    <w:rsid w:val="00F74B5A"/>
    <w:rsid w:val="00F752B7"/>
    <w:rsid w:val="00F76993"/>
    <w:rsid w:val="00F77D6C"/>
    <w:rsid w:val="00F80AAB"/>
    <w:rsid w:val="00F829A8"/>
    <w:rsid w:val="00F91BBD"/>
    <w:rsid w:val="00F94EF6"/>
    <w:rsid w:val="00FA6259"/>
    <w:rsid w:val="00FB0275"/>
    <w:rsid w:val="00FB2513"/>
    <w:rsid w:val="00FB257A"/>
    <w:rsid w:val="00FB337F"/>
    <w:rsid w:val="00FB4D5C"/>
    <w:rsid w:val="00FB4F44"/>
    <w:rsid w:val="00FB6E17"/>
    <w:rsid w:val="00FC730E"/>
    <w:rsid w:val="00FD071F"/>
    <w:rsid w:val="00FD1A87"/>
    <w:rsid w:val="00FD4507"/>
    <w:rsid w:val="00FD5B77"/>
    <w:rsid w:val="00FE6A04"/>
    <w:rsid w:val="00FE6B00"/>
    <w:rsid w:val="00FF422C"/>
    <w:rsid w:val="00FF46B6"/>
    <w:rsid w:val="00FF52FD"/>
    <w:rsid w:val="00FF6199"/>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customStyle="1" w:styleId="UnresolvedMention1">
    <w:name w:val="Unresolved Mention1"/>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 w:type="paragraph" w:styleId="BalloonText">
    <w:name w:val="Balloon Text"/>
    <w:basedOn w:val="Normal"/>
    <w:link w:val="BalloonTextChar"/>
    <w:semiHidden/>
    <w:unhideWhenUsed/>
    <w:rsid w:val="00FF6199"/>
    <w:rPr>
      <w:rFonts w:ascii="Segoe UI" w:hAnsi="Segoe UI" w:cs="Segoe UI"/>
      <w:sz w:val="18"/>
      <w:szCs w:val="18"/>
    </w:rPr>
  </w:style>
  <w:style w:type="character" w:customStyle="1" w:styleId="BalloonTextChar">
    <w:name w:val="Balloon Text Char"/>
    <w:basedOn w:val="DefaultParagraphFont"/>
    <w:link w:val="BalloonText"/>
    <w:semiHidden/>
    <w:rsid w:val="00FF6199"/>
    <w:rPr>
      <w:rFonts w:ascii="Segoe UI" w:hAnsi="Segoe UI" w:cs="Segoe UI"/>
      <w:sz w:val="18"/>
      <w:szCs w:val="18"/>
    </w:rPr>
  </w:style>
  <w:style w:type="paragraph" w:styleId="Revision">
    <w:name w:val="Revision"/>
    <w:hidden/>
    <w:uiPriority w:val="99"/>
    <w:semiHidden/>
    <w:rsid w:val="002300DB"/>
    <w:rPr>
      <w:sz w:val="24"/>
      <w:szCs w:val="24"/>
    </w:rPr>
  </w:style>
  <w:style w:type="character" w:styleId="UnresolvedMention">
    <w:name w:val="Unresolved Mention"/>
    <w:basedOn w:val="DefaultParagraphFont"/>
    <w:uiPriority w:val="99"/>
    <w:semiHidden/>
    <w:unhideWhenUsed/>
    <w:rsid w:val="00F073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github.com/roshanlodha/bevacizumab-response"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5" Type="http://schemas.openxmlformats.org/officeDocument/2006/relationships/numbering" Target="numbering.xml"/><Relationship Id="rId15" Type="http://schemas.openxmlformats.org/officeDocument/2006/relationships/oleObject" Target="embeddings/oleObject1.bin"/><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3.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2B25321-A57E-4E39-97CE-E52E206C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6</TotalTime>
  <Pages>29</Pages>
  <Words>29586</Words>
  <Characters>168644</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197835</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5</cp:revision>
  <cp:lastPrinted>2022-02-02T19:02:00Z</cp:lastPrinted>
  <dcterms:created xsi:type="dcterms:W3CDTF">2022-04-08T12:20:00Z</dcterms:created>
  <dcterms:modified xsi:type="dcterms:W3CDTF">2022-04-08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6.0.5-beta.2+c510d9146"&gt;&lt;session id="WhwtAojC"/&gt;&lt;style id="http://www.zotero.org/styles/the-new-england-journal-of-medicine" hasBibliography="1" bibliographyStyleHasBeenSet="1"/&gt;&lt;prefs&gt;&lt;pref name="fieldType" value="F</vt:lpwstr>
  </property>
  <property fmtid="{D5CDD505-2E9C-101B-9397-08002B2CF9AE}" pid="5" name="ZOTERO_PREF_2">
    <vt:lpwstr>ield"/&gt;&lt;pref name="automaticJournalAbbreviations" value="true"/&gt;&lt;pref name="dontAskDelayCitationUpdates" value="true"/&gt;&lt;/prefs&gt;&lt;/data&gt;</vt:lpwstr>
  </property>
</Properties>
</file>